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032B8D" w14:textId="77777777" w:rsidR="00D706ED" w:rsidRPr="00866D1C" w:rsidRDefault="00D706ED" w:rsidP="00D706ED">
      <w:pPr>
        <w:spacing w:after="160"/>
        <w:jc w:val="center"/>
        <w:rPr>
          <w:sz w:val="36"/>
          <w:szCs w:val="36"/>
          <w:lang w:val="en-US"/>
        </w:rPr>
      </w:pPr>
      <w:r w:rsidRPr="00866D1C">
        <w:rPr>
          <w:sz w:val="36"/>
          <w:szCs w:val="36"/>
          <w:lang w:val="en-US"/>
        </w:rPr>
        <w:t>Comparison of social prediction error signals obtained from fMRI data during a trust game in patients with schizophrenia and healthy controls</w:t>
      </w:r>
    </w:p>
    <w:p w14:paraId="06AA6CE2" w14:textId="77777777" w:rsidR="00D706ED" w:rsidRPr="00866D1C" w:rsidRDefault="00D706ED" w:rsidP="00D706ED">
      <w:pPr>
        <w:rPr>
          <w:highlight w:val="white"/>
          <w:lang w:val="en-US"/>
        </w:rPr>
      </w:pPr>
    </w:p>
    <w:p w14:paraId="531FD778" w14:textId="71676A56" w:rsidR="00D706ED" w:rsidRPr="00866D1C" w:rsidRDefault="00E92C98">
      <w:pPr>
        <w:pStyle w:val="Heading1"/>
        <w:rPr>
          <w:highlight w:val="white"/>
          <w:lang w:val="en-US"/>
        </w:rPr>
        <w:pPrChange w:id="0" w:author="Kaan Keskin" w:date="2025-07-13T17:12:00Z" w16du:dateUtc="2025-07-13T14:12:00Z">
          <w:pPr/>
        </w:pPrChange>
      </w:pPr>
      <w:ins w:id="1" w:author="Kaan Keskin" w:date="2025-07-13T17:11:00Z" w16du:dateUtc="2025-07-13T14:11:00Z">
        <w:r>
          <w:rPr>
            <w:highlight w:val="white"/>
            <w:lang w:val="en-US"/>
          </w:rPr>
          <w:t xml:space="preserve">Introduction </w:t>
        </w:r>
      </w:ins>
    </w:p>
    <w:p w14:paraId="0799E75F" w14:textId="47F44CC0" w:rsidR="00D706ED" w:rsidRPr="00866D1C" w:rsidRDefault="00D706ED">
      <w:pPr>
        <w:rPr>
          <w:highlight w:val="white"/>
          <w:lang w:val="en-US"/>
        </w:rPr>
        <w:pPrChange w:id="2" w:author="Kaan Keskin" w:date="2025-07-13T17:13:00Z" w16du:dateUtc="2025-07-13T14:13:00Z">
          <w:pPr>
            <w:ind w:firstLine="720"/>
          </w:pPr>
        </w:pPrChange>
      </w:pPr>
      <w:r w:rsidRPr="00866D1C">
        <w:rPr>
          <w:highlight w:val="white"/>
          <w:lang w:val="en-US"/>
        </w:rPr>
        <w:t xml:space="preserve">Schizophrenia is a complex and multifaceted mental disorder characterized by a range of cognitive deficits. Cognitive impairments, including deficits in memory, attention, and executive function precede the clinical diagnosis of schizophrenia, highlighting their role as core features of the disorder (Guo et al., 2018; </w:t>
      </w:r>
      <w:proofErr w:type="spellStart"/>
      <w:r w:rsidRPr="00866D1C">
        <w:rPr>
          <w:highlight w:val="white"/>
          <w:lang w:val="en-US"/>
        </w:rPr>
        <w:t>Kochunov</w:t>
      </w:r>
      <w:proofErr w:type="spellEnd"/>
      <w:r w:rsidRPr="00866D1C">
        <w:rPr>
          <w:highlight w:val="white"/>
          <w:lang w:val="en-US"/>
        </w:rPr>
        <w:t xml:space="preserve"> et al., 2017). Social cognitive dysfunction, a subset of cognitive impairment, refers to difficulties in understanding and processing social information, which can manifest as challenges in recognizing emotions, understanding social cues, managing complex tasks, and engaging in effective communication (</w:t>
      </w:r>
      <w:proofErr w:type="spellStart"/>
      <w:r w:rsidRPr="00866D1C">
        <w:rPr>
          <w:highlight w:val="white"/>
          <w:lang w:val="en-US"/>
        </w:rPr>
        <w:t>Caqueo-Urízar</w:t>
      </w:r>
      <w:proofErr w:type="spellEnd"/>
      <w:r w:rsidRPr="00866D1C">
        <w:rPr>
          <w:highlight w:val="white"/>
          <w:lang w:val="en-US"/>
        </w:rPr>
        <w:t xml:space="preserve"> et al., 2015;</w:t>
      </w:r>
      <w:ins w:id="3" w:author="Kaan Keskin" w:date="2025-07-13T17:12:00Z" w16du:dateUtc="2025-07-13T14:12:00Z">
        <w:r w:rsidR="00CB7251">
          <w:rPr>
            <w:highlight w:val="white"/>
            <w:lang w:val="en-US"/>
          </w:rPr>
          <w:t xml:space="preserve"> </w:t>
        </w:r>
      </w:ins>
      <w:del w:id="4" w:author="Kaan Keskin" w:date="2025-07-13T17:12:00Z" w16du:dateUtc="2025-07-13T14:12:00Z">
        <w:r w:rsidRPr="00866D1C" w:rsidDel="00CB7251">
          <w:rPr>
            <w:highlight w:val="white"/>
            <w:lang w:val="en-US"/>
          </w:rPr>
          <w:delText xml:space="preserve"> , </w:delText>
        </w:r>
      </w:del>
      <w:r w:rsidRPr="00866D1C">
        <w:rPr>
          <w:highlight w:val="white"/>
          <w:lang w:val="en-US"/>
        </w:rPr>
        <w:t xml:space="preserve">Lesh et al., 2010). Social cognition is of great importance in adapting to an environment where there are many stimuli and changes. Difficulties in social functioning </w:t>
      </w:r>
      <w:proofErr w:type="gramStart"/>
      <w:r w:rsidR="00866D1C" w:rsidRPr="00866D1C">
        <w:rPr>
          <w:highlight w:val="white"/>
          <w:lang w:val="en-US"/>
        </w:rPr>
        <w:t>lead</w:t>
      </w:r>
      <w:proofErr w:type="gramEnd"/>
      <w:r w:rsidRPr="00866D1C">
        <w:rPr>
          <w:highlight w:val="white"/>
          <w:lang w:val="en-US"/>
        </w:rPr>
        <w:t xml:space="preserve"> to social isolation and interpersonal problems exacerbate feelings of loneliness and depression. </w:t>
      </w:r>
      <w:proofErr w:type="gramStart"/>
      <w:r w:rsidRPr="00866D1C">
        <w:rPr>
          <w:highlight w:val="white"/>
          <w:lang w:val="en-US"/>
        </w:rPr>
        <w:t>This further compounds</w:t>
      </w:r>
      <w:proofErr w:type="gramEnd"/>
      <w:r w:rsidRPr="00866D1C">
        <w:rPr>
          <w:highlight w:val="white"/>
          <w:lang w:val="en-US"/>
        </w:rPr>
        <w:t xml:space="preserve"> the overall impact of the disorder on quality of life, causing relapses, significantly impairing quality of life, and negatively affecting rehabilitation processes (46, 47, </w:t>
      </w:r>
      <w:proofErr w:type="spellStart"/>
      <w:r w:rsidRPr="00866D1C">
        <w:rPr>
          <w:highlight w:val="white"/>
          <w:lang w:val="en-US"/>
        </w:rPr>
        <w:t>Raykeer</w:t>
      </w:r>
      <w:proofErr w:type="spellEnd"/>
      <w:r w:rsidRPr="00866D1C">
        <w:rPr>
          <w:highlight w:val="white"/>
          <w:lang w:val="en-US"/>
        </w:rPr>
        <w:t xml:space="preserve"> et al., 2019). </w:t>
      </w:r>
    </w:p>
    <w:p w14:paraId="62BD3A41" w14:textId="77777777" w:rsidR="00D706ED" w:rsidRPr="00866D1C" w:rsidRDefault="00D706ED" w:rsidP="00D706ED">
      <w:pPr>
        <w:rPr>
          <w:highlight w:val="white"/>
          <w:lang w:val="en-US"/>
        </w:rPr>
      </w:pPr>
    </w:p>
    <w:p w14:paraId="501876AB" w14:textId="3995498B" w:rsidR="00D706ED" w:rsidRPr="00866D1C" w:rsidRDefault="00D706ED">
      <w:pPr>
        <w:rPr>
          <w:highlight w:val="white"/>
          <w:lang w:val="en-US"/>
        </w:rPr>
        <w:pPrChange w:id="5" w:author="Kaan Keskin" w:date="2025-07-13T17:13:00Z" w16du:dateUtc="2025-07-13T14:13:00Z">
          <w:pPr>
            <w:ind w:firstLine="720"/>
          </w:pPr>
        </w:pPrChange>
      </w:pPr>
      <w:r w:rsidRPr="00866D1C">
        <w:rPr>
          <w:highlight w:val="white"/>
          <w:lang w:val="en-US"/>
        </w:rPr>
        <w:t xml:space="preserve">Components of social cognition include emotional face recognition, emotion recognition in social context, emotional awareness, theory of mind, and empathy skills (67). In the last meeting of the Measurement and Treatment Research to Improve Cognition in Schizophrenia (MATRICS) conducted by NIMH, it was suggested that social cognition be examined in </w:t>
      </w:r>
      <w:del w:id="6" w:author="Kaan Keskin" w:date="2025-07-13T17:12:00Z" w16du:dateUtc="2025-07-13T14:12:00Z">
        <w:r w:rsidRPr="00866D1C" w:rsidDel="00CB7251">
          <w:rPr>
            <w:highlight w:val="white"/>
            <w:lang w:val="en-US"/>
          </w:rPr>
          <w:delText xml:space="preserve">5 </w:delText>
        </w:r>
      </w:del>
      <w:proofErr w:type="spellStart"/>
      <w:ins w:id="7" w:author="Kaan Keskin" w:date="2025-07-13T17:12:00Z" w16du:dateUtc="2025-07-13T14:12:00Z">
        <w:r w:rsidR="00CB7251">
          <w:rPr>
            <w:highlight w:val="white"/>
            <w:lang w:val="en-US"/>
          </w:rPr>
          <w:t>fivde</w:t>
        </w:r>
        <w:proofErr w:type="spellEnd"/>
        <w:r w:rsidR="00CB7251" w:rsidRPr="00866D1C">
          <w:rPr>
            <w:highlight w:val="white"/>
            <w:lang w:val="en-US"/>
          </w:rPr>
          <w:t xml:space="preserve"> </w:t>
        </w:r>
      </w:ins>
      <w:r w:rsidRPr="00866D1C">
        <w:rPr>
          <w:highlight w:val="white"/>
          <w:lang w:val="en-US"/>
        </w:rPr>
        <w:t xml:space="preserve">main areas. These areas </w:t>
      </w:r>
      <w:proofErr w:type="gramStart"/>
      <w:r w:rsidRPr="00866D1C">
        <w:rPr>
          <w:highlight w:val="white"/>
          <w:lang w:val="en-US"/>
        </w:rPr>
        <w:t>are;</w:t>
      </w:r>
      <w:proofErr w:type="gramEnd"/>
      <w:r w:rsidRPr="00866D1C">
        <w:rPr>
          <w:highlight w:val="white"/>
          <w:lang w:val="en-US"/>
        </w:rPr>
        <w:t xml:space="preserve"> emotion processing, social perception, social knowledge, attribution bias and theory of mind (30). Due to the complexity of social cognition, it is difficult to assess it with clinical interviews or scales. To solve this problem, researchers use neuroeconomics games that are based on game theory. Interpersonal interactions can be simulated in a laboratory environment with these games. Then, social decision making can be experimentally </w:t>
      </w:r>
      <w:proofErr w:type="gramStart"/>
      <w:r w:rsidRPr="00866D1C">
        <w:rPr>
          <w:highlight w:val="white"/>
          <w:lang w:val="en-US"/>
        </w:rPr>
        <w:t>investigated</w:t>
      </w:r>
      <w:proofErr w:type="gramEnd"/>
      <w:r w:rsidRPr="00866D1C">
        <w:rPr>
          <w:highlight w:val="white"/>
          <w:lang w:val="en-US"/>
        </w:rPr>
        <w:t xml:space="preserve"> and the underlying neuroscientific mechanisms can be elucidated (68). </w:t>
      </w:r>
    </w:p>
    <w:p w14:paraId="558D7016" w14:textId="77777777" w:rsidR="00D706ED" w:rsidRPr="00866D1C" w:rsidRDefault="00D706ED" w:rsidP="00D706ED">
      <w:pPr>
        <w:rPr>
          <w:highlight w:val="white"/>
          <w:lang w:val="en-US"/>
        </w:rPr>
      </w:pPr>
    </w:p>
    <w:p w14:paraId="2E11E066" w14:textId="1BCFAA0B" w:rsidR="00D706ED" w:rsidRPr="00866D1C" w:rsidRDefault="00D706ED">
      <w:pPr>
        <w:rPr>
          <w:sz w:val="18"/>
          <w:szCs w:val="18"/>
          <w:highlight w:val="white"/>
          <w:lang w:val="en-US"/>
        </w:rPr>
        <w:pPrChange w:id="8" w:author="Kaan Keskin" w:date="2025-07-13T17:13:00Z" w16du:dateUtc="2025-07-13T14:13:00Z">
          <w:pPr>
            <w:ind w:firstLine="720"/>
          </w:pPr>
        </w:pPrChange>
      </w:pPr>
      <w:r w:rsidRPr="00866D1C">
        <w:rPr>
          <w:highlight w:val="white"/>
          <w:lang w:val="en-US"/>
        </w:rPr>
        <w:t>The trust game is one of the most studied neuroeconomics games for assessing social cognition (Berg, J., Dickhaut, J., &amp; McCabe, K. (1995).  This game typically involves two players: an investor and a trustee.</w:t>
      </w:r>
      <w:r w:rsidR="00866D1C">
        <w:rPr>
          <w:highlight w:val="white"/>
          <w:lang w:val="en-US"/>
        </w:rPr>
        <w:t xml:space="preserve"> </w:t>
      </w:r>
      <w:r w:rsidRPr="00866D1C">
        <w:rPr>
          <w:highlight w:val="white"/>
          <w:lang w:val="en-US"/>
        </w:rPr>
        <w:t xml:space="preserve">The investor decides to invent, give an endowment to the trustee, or keep it himself. If the investor invests the money, the amount sent is usually tripled. The trustee then decides to share the money with an investor or keep it all to himself. </w:t>
      </w:r>
    </w:p>
    <w:p w14:paraId="7EDA6BD0" w14:textId="0C6A6A85" w:rsidR="00D706ED" w:rsidRPr="00866D1C" w:rsidRDefault="00D706ED" w:rsidP="00D706ED">
      <w:pPr>
        <w:rPr>
          <w:lang w:val="en-US"/>
        </w:rPr>
      </w:pPr>
      <w:r w:rsidRPr="00866D1C">
        <w:rPr>
          <w:highlight w:val="white"/>
          <w:lang w:val="en-US"/>
        </w:rPr>
        <w:t xml:space="preserve">In a study of patients with schizophrenia, patients with schizophrenia invested less than controls during play with a cooperative </w:t>
      </w:r>
      <w:r w:rsidR="00866D1C" w:rsidRPr="00866D1C">
        <w:rPr>
          <w:highlight w:val="white"/>
          <w:lang w:val="en-US"/>
        </w:rPr>
        <w:t>partner but</w:t>
      </w:r>
      <w:r w:rsidRPr="00866D1C">
        <w:rPr>
          <w:highlight w:val="white"/>
          <w:lang w:val="en-US"/>
        </w:rPr>
        <w:t xml:space="preserve"> did not differ when playing with a deceptive partner. These findings suggest that they are impaired in adapting to changing environmental conditions, have reduced behavioral flexibility after negative feedback, and develop poor strategies. </w:t>
      </w:r>
      <w:r w:rsidRPr="00866D1C">
        <w:rPr>
          <w:lang w:val="en-US"/>
        </w:rPr>
        <w:t>Neuroimaging studies utilizing functional magnetic resonance imaging (fMRI) have provided valuable insights into the neural correlates of social cognition.</w:t>
      </w:r>
    </w:p>
    <w:p w14:paraId="1C6704B3" w14:textId="77777777" w:rsidR="00D706ED" w:rsidRPr="00866D1C" w:rsidRDefault="00D706ED" w:rsidP="00D706ED">
      <w:pPr>
        <w:rPr>
          <w:lang w:val="en-US"/>
        </w:rPr>
      </w:pPr>
      <w:r w:rsidRPr="00866D1C">
        <w:rPr>
          <w:lang w:val="en-US"/>
        </w:rPr>
        <w:lastRenderedPageBreak/>
        <w:t xml:space="preserve">During the anticipation phase of the trust game in a safe environment, healthy individuals showed increased coupling between the right parietal cortex, the fusiform gyrus (FG), and the inferior/middle temporal gyrus.  </w:t>
      </w:r>
      <w:r w:rsidRPr="00866D1C">
        <w:rPr>
          <w:highlight w:val="white"/>
          <w:lang w:val="en-US"/>
        </w:rPr>
        <w:t xml:space="preserve">During cooperative responses in trust games, lower BOLD signals were observed in the right TPJ in patients with schizophrenia. </w:t>
      </w:r>
      <w:r w:rsidRPr="00866D1C">
        <w:rPr>
          <w:lang w:val="en-US"/>
        </w:rPr>
        <w:t>The temporoparietal junction (TPJ) plays a crucial role in processes such as empathy, theory of mind, social decision-making tasks. (Fett et al., 2012</w:t>
      </w:r>
      <w:proofErr w:type="gramStart"/>
      <w:r w:rsidRPr="00866D1C">
        <w:rPr>
          <w:lang w:val="en-US"/>
        </w:rPr>
        <w:t>; ,</w:t>
      </w:r>
      <w:proofErr w:type="gramEnd"/>
      <w:r w:rsidRPr="00866D1C">
        <w:rPr>
          <w:lang w:val="en-US"/>
        </w:rPr>
        <w:t xml:space="preserve"> 33, 34, 35). This diminished activation may reflect the underlying cognitive deficits that characterize the disorder, such as impaired theory of mind and difficulties in processing social cues (Jáni &amp; Kašpárek, 2018).</w:t>
      </w:r>
    </w:p>
    <w:p w14:paraId="372BFD5A" w14:textId="77777777" w:rsidR="00D706ED" w:rsidRPr="00866D1C" w:rsidRDefault="00D706ED" w:rsidP="00D706ED">
      <w:pPr>
        <w:rPr>
          <w:lang w:val="en-US"/>
        </w:rPr>
      </w:pPr>
    </w:p>
    <w:p w14:paraId="2DA3339F" w14:textId="29F097DA" w:rsidR="00D706ED" w:rsidRPr="00866D1C" w:rsidRDefault="00D706ED">
      <w:pPr>
        <w:rPr>
          <w:lang w:val="en-US"/>
        </w:rPr>
        <w:pPrChange w:id="9" w:author="Kaan Keskin" w:date="2025-07-13T17:13:00Z" w16du:dateUtc="2025-07-13T14:13:00Z">
          <w:pPr>
            <w:ind w:firstLine="720"/>
          </w:pPr>
        </w:pPrChange>
      </w:pPr>
      <w:r w:rsidRPr="00866D1C">
        <w:rPr>
          <w:lang w:val="en-US"/>
        </w:rPr>
        <w:t xml:space="preserve">Social interaction and social functioning involve </w:t>
      </w:r>
      <w:r w:rsidR="00866D1C" w:rsidRPr="00866D1C">
        <w:rPr>
          <w:lang w:val="en-US"/>
        </w:rPr>
        <w:t>many</w:t>
      </w:r>
      <w:r w:rsidRPr="00866D1C">
        <w:rPr>
          <w:lang w:val="en-US"/>
        </w:rPr>
        <w:t xml:space="preserve"> cognitive processes, including social perception, understanding the actions of others, observational social learning, and social decision making. </w:t>
      </w:r>
      <w:r w:rsidR="00866D1C" w:rsidRPr="00866D1C">
        <w:rPr>
          <w:lang w:val="en-US"/>
        </w:rPr>
        <w:t>To</w:t>
      </w:r>
      <w:r w:rsidRPr="00866D1C">
        <w:rPr>
          <w:lang w:val="en-US"/>
        </w:rPr>
        <w:t xml:space="preserve"> adapt to a rapidly changing world, the brain makes numerous predictions. Motor control, perceptual inference, and reward-based learning occur through constant updating of predictions based on error (55, 56, 57). This mechanism is called prediction error (PE). (paraphrase)Prediction error refers to mismatch between prior prediction and actual results. If the outcome is better than expected it's called positive PE and if the outcome is worse than expected it is called negative PE. Effective learning occurs by monitoring prediction errors (59). Being able to predict the consequences of our actions is essential for effective decision making. Predicti</w:t>
      </w:r>
      <w:r w:rsidR="00866D1C">
        <w:rPr>
          <w:lang w:val="en-US"/>
        </w:rPr>
        <w:t xml:space="preserve">ve </w:t>
      </w:r>
      <w:r w:rsidRPr="00866D1C">
        <w:rPr>
          <w:lang w:val="en-US"/>
        </w:rPr>
        <w:t>mechanisms play a role in social communication and interpersonal interactions, affecting daily functioning. The TPJ has been shown to play a role in social prediction errors (60). Studies have shown that patients with schizophrenia demonstrate deficits in learning from social feedback, which may be linked to abnormal activation in the TPJ and other related brain regions (Lemmers-Jansen et al., 2018). These neural disruptions can lead to maladaptive social behaviors, such as distrust and social withdrawal, which further exacerbate the challenges faced by individuals with schizophrenia in their daily lives.</w:t>
      </w:r>
    </w:p>
    <w:p w14:paraId="69003101" w14:textId="77777777" w:rsidR="00D706ED" w:rsidRPr="00866D1C" w:rsidRDefault="00D706ED" w:rsidP="00D706ED">
      <w:pPr>
        <w:rPr>
          <w:lang w:val="en-US"/>
        </w:rPr>
      </w:pPr>
    </w:p>
    <w:p w14:paraId="0185B10A" w14:textId="49225F37" w:rsidR="00D706ED" w:rsidRDefault="00D706ED">
      <w:pPr>
        <w:rPr>
          <w:lang w:val="en-US"/>
        </w:rPr>
        <w:pPrChange w:id="10" w:author="Kaan Keskin" w:date="2025-07-13T17:14:00Z" w16du:dateUtc="2025-07-13T14:14:00Z">
          <w:pPr>
            <w:ind w:firstLine="720"/>
          </w:pPr>
        </w:pPrChange>
      </w:pPr>
      <w:r w:rsidRPr="00866D1C">
        <w:rPr>
          <w:lang w:val="en-US"/>
        </w:rPr>
        <w:t xml:space="preserve">There are many studies indicating that PE is impaired in schizophrenia. Deactivation was detected in the right superior frontal lobe and inferior frontal lobes during PE compared to healthy controls. Increased activation was seen in the PCC, which is part of the DMN, indicating impairment in the estimation of self-worth in the schizophrenia group (62). In negative prediction error, differences in </w:t>
      </w:r>
      <w:proofErr w:type="spellStart"/>
      <w:r w:rsidRPr="00866D1C">
        <w:rPr>
          <w:lang w:val="en-US"/>
        </w:rPr>
        <w:t>mPFC</w:t>
      </w:r>
      <w:proofErr w:type="spellEnd"/>
      <w:r w:rsidRPr="00866D1C">
        <w:rPr>
          <w:lang w:val="en-US"/>
        </w:rPr>
        <w:t xml:space="preserve"> and right middle frontal cortex activations have been observed (62, 63). In positive prediction error, impairments are manifested by deactivation in PFC, which may explain the avolition among negative findings (64). It has also been suggested that impaired PE calculations in schizophrenia may cause delusions (65, 66). According to the incentive salience hypothesis, increased firing of chaotic or stress-related dopaminergic afferents in the striatum of schizophrenia patients has been proposed to attribute salience to irrelevant stimuli</w:t>
      </w:r>
      <w:ins w:id="11" w:author="Kaan Keskin" w:date="2025-07-13T17:14:00Z" w16du:dateUtc="2025-07-13T14:14:00Z">
        <w:r w:rsidR="00CB7251">
          <w:rPr>
            <w:lang w:val="en-US"/>
          </w:rPr>
          <w:t xml:space="preserve"> (REF)</w:t>
        </w:r>
      </w:ins>
      <w:r w:rsidRPr="00866D1C">
        <w:rPr>
          <w:lang w:val="en-US"/>
        </w:rPr>
        <w:t>. Over-attribution of meaning to irrelevant cues may affect thought content and mood, leading to perceptual distortions and the formation of delusions (62). This condition has also been thought to affect cognitive processes in schizophrenia patients by causing paradoxical learning (over-learning of irrelevant and neutral information and under-learning of rewarding events) (64).</w:t>
      </w:r>
      <w:r w:rsidR="00866D1C">
        <w:rPr>
          <w:lang w:val="en-US"/>
        </w:rPr>
        <w:t xml:space="preserve"> </w:t>
      </w:r>
      <w:r w:rsidRPr="00866D1C">
        <w:rPr>
          <w:lang w:val="en-US"/>
        </w:rPr>
        <w:t>Moreover, the role of dopamine in schizophrenia cannot be overlooked. The dopamine hypothesis suggests that dysregulation of dopaminergic pathways contributes to the cognitive and emotional symptoms observed in schizophrenia (Millard et al., 2021). Specifically, the TPJ's interaction with dopaminergic systems may influence social reward processing, which is critical for establishing trust and cooperation in social contexts (Fett et al., 201</w:t>
      </w:r>
      <w:r w:rsidRPr="00866D1C">
        <w:rPr>
          <w:highlight w:val="white"/>
          <w:lang w:val="en-US"/>
        </w:rPr>
        <w:t>1)</w:t>
      </w:r>
    </w:p>
    <w:p w14:paraId="562D0AA7" w14:textId="77777777" w:rsidR="00866D1C" w:rsidRPr="00866D1C" w:rsidRDefault="00866D1C" w:rsidP="00866D1C">
      <w:pPr>
        <w:ind w:firstLine="720"/>
        <w:rPr>
          <w:lang w:val="en-US"/>
        </w:rPr>
      </w:pPr>
    </w:p>
    <w:p w14:paraId="199064E4" w14:textId="77777777" w:rsidR="00CB7251" w:rsidRPr="00AC0C31" w:rsidRDefault="00D706ED">
      <w:pPr>
        <w:pStyle w:val="p1"/>
        <w:spacing w:line="276" w:lineRule="auto"/>
        <w:rPr>
          <w:ins w:id="12" w:author="Kaan Keskin" w:date="2025-07-13T17:20:00Z" w16du:dateUtc="2025-07-13T14:20:00Z"/>
          <w:rFonts w:ascii="Arial" w:hAnsi="Arial" w:cs="Arial"/>
          <w:sz w:val="22"/>
          <w:szCs w:val="22"/>
          <w:lang w:val="en-US"/>
          <w:rPrChange w:id="13" w:author="Kaan Keskin" w:date="2025-07-13T17:24:00Z" w16du:dateUtc="2025-07-13T14:24:00Z">
            <w:rPr>
              <w:ins w:id="14" w:author="Kaan Keskin" w:date="2025-07-13T17:20:00Z" w16du:dateUtc="2025-07-13T14:20:00Z"/>
              <w:lang w:val="en-US"/>
            </w:rPr>
          </w:rPrChange>
        </w:rPr>
        <w:pPrChange w:id="15" w:author="Kaan Keskin" w:date="2025-07-13T17:27:00Z" w16du:dateUtc="2025-07-13T14:27:00Z">
          <w:pPr>
            <w:pStyle w:val="p1"/>
          </w:pPr>
        </w:pPrChange>
      </w:pPr>
      <w:r w:rsidRPr="00AC0C31">
        <w:rPr>
          <w:rFonts w:ascii="Arial" w:hAnsi="Arial" w:cs="Arial"/>
          <w:sz w:val="22"/>
          <w:szCs w:val="22"/>
          <w:highlight w:val="white"/>
          <w:lang w:val="en-US"/>
          <w:rPrChange w:id="16" w:author="Kaan Keskin" w:date="2025-07-13T17:24:00Z" w16du:dateUtc="2025-07-13T14:24:00Z">
            <w:rPr>
              <w:highlight w:val="white"/>
              <w:lang w:val="en-US"/>
            </w:rPr>
          </w:rPrChange>
        </w:rPr>
        <w:lastRenderedPageBreak/>
        <w:t xml:space="preserve">The interplay between neural mechanisms, social cognition, and dopamine dysregulation highlights schizophrenia's multifaceted nature. The </w:t>
      </w:r>
      <w:ins w:id="17" w:author="Kaan Keskin" w:date="2025-07-13T17:20:00Z" w16du:dateUtc="2025-07-13T14:20:00Z">
        <w:r w:rsidR="00CB7251" w:rsidRPr="00AC0C31">
          <w:rPr>
            <w:rFonts w:ascii="Arial" w:hAnsi="Arial" w:cs="Arial"/>
            <w:sz w:val="22"/>
            <w:szCs w:val="22"/>
            <w:rPrChange w:id="18" w:author="Kaan Keskin" w:date="2025-07-13T17:24:00Z" w16du:dateUtc="2025-07-13T14:24:00Z">
              <w:rPr/>
            </w:rPrChange>
          </w:rPr>
          <w:t xml:space="preserve">temporoparietal junction (TPJ) </w:t>
        </w:r>
      </w:ins>
      <w:del w:id="19" w:author="Kaan Keskin" w:date="2025-07-13T17:20:00Z" w16du:dateUtc="2025-07-13T14:20:00Z">
        <w:r w:rsidRPr="00AC0C31" w:rsidDel="00CB7251">
          <w:rPr>
            <w:rFonts w:ascii="Arial" w:hAnsi="Arial" w:cs="Arial"/>
            <w:sz w:val="22"/>
            <w:szCs w:val="22"/>
            <w:highlight w:val="white"/>
            <w:lang w:val="en-US"/>
            <w:rPrChange w:id="20" w:author="Kaan Keskin" w:date="2025-07-13T17:24:00Z" w16du:dateUtc="2025-07-13T14:24:00Z">
              <w:rPr>
                <w:highlight w:val="white"/>
                <w:lang w:val="en-US"/>
              </w:rPr>
            </w:rPrChange>
          </w:rPr>
          <w:delText xml:space="preserve">TPJ </w:delText>
        </w:r>
      </w:del>
      <w:r w:rsidRPr="00AC0C31">
        <w:rPr>
          <w:rFonts w:ascii="Arial" w:hAnsi="Arial" w:cs="Arial"/>
          <w:sz w:val="22"/>
          <w:szCs w:val="22"/>
          <w:highlight w:val="white"/>
          <w:lang w:val="en-US"/>
          <w:rPrChange w:id="21" w:author="Kaan Keskin" w:date="2025-07-13T17:24:00Z" w16du:dateUtc="2025-07-13T14:24:00Z">
            <w:rPr>
              <w:highlight w:val="white"/>
              <w:lang w:val="en-US"/>
            </w:rPr>
          </w:rPrChange>
        </w:rPr>
        <w:t xml:space="preserve">emerges as a critical region for understanding the social deficits associated with the disorder, particularly in the context of trust and cooperation. The neural underpinnings of social cognition in schizophrenia with PE contribute to a deeper understanding of the disorder. </w:t>
      </w:r>
    </w:p>
    <w:p w14:paraId="6AA236C2" w14:textId="5C5CFEB5" w:rsidR="00AC0C31" w:rsidRPr="00AC0C31" w:rsidRDefault="00CB7251">
      <w:pPr>
        <w:pStyle w:val="p1"/>
        <w:spacing w:line="276" w:lineRule="auto"/>
        <w:rPr>
          <w:ins w:id="22" w:author="Kaan Keskin" w:date="2025-07-13T17:24:00Z" w16du:dateUtc="2025-07-13T14:24:00Z"/>
          <w:rFonts w:ascii="Arial" w:hAnsi="Arial" w:cs="Arial"/>
          <w:sz w:val="22"/>
          <w:szCs w:val="22"/>
          <w:rPrChange w:id="23" w:author="Kaan Keskin" w:date="2025-07-13T17:24:00Z" w16du:dateUtc="2025-07-13T14:24:00Z">
            <w:rPr>
              <w:ins w:id="24" w:author="Kaan Keskin" w:date="2025-07-13T17:24:00Z" w16du:dateUtc="2025-07-13T14:24:00Z"/>
            </w:rPr>
          </w:rPrChange>
        </w:rPr>
        <w:pPrChange w:id="25" w:author="Kaan Keskin" w:date="2025-07-13T17:27:00Z" w16du:dateUtc="2025-07-13T14:27:00Z">
          <w:pPr>
            <w:pStyle w:val="p1"/>
          </w:pPr>
        </w:pPrChange>
      </w:pPr>
      <w:ins w:id="26" w:author="Kaan Keskin" w:date="2025-07-13T17:21:00Z" w16du:dateUtc="2025-07-13T14:21:00Z">
        <w:r w:rsidRPr="00AC0C31">
          <w:rPr>
            <w:rFonts w:ascii="Arial" w:hAnsi="Arial" w:cs="Arial"/>
            <w:sz w:val="22"/>
            <w:szCs w:val="22"/>
            <w:lang w:val="en-US"/>
            <w:rPrChange w:id="27" w:author="Kaan Keskin" w:date="2025-07-13T17:24:00Z" w16du:dateUtc="2025-07-13T14:24:00Z">
              <w:rPr>
                <w:lang w:val="en-US"/>
              </w:rPr>
            </w:rPrChange>
          </w:rPr>
          <w:t xml:space="preserve">In this study, we aimed to </w:t>
        </w:r>
      </w:ins>
      <w:del w:id="28" w:author="Kaan Keskin" w:date="2025-07-13T17:21:00Z" w16du:dateUtc="2025-07-13T14:21:00Z">
        <w:r w:rsidR="00D706ED" w:rsidRPr="00AC0C31" w:rsidDel="00CB7251">
          <w:rPr>
            <w:rFonts w:ascii="Arial" w:hAnsi="Arial" w:cs="Arial"/>
            <w:sz w:val="22"/>
            <w:szCs w:val="22"/>
            <w:lang w:val="en-US"/>
            <w:rPrChange w:id="29" w:author="Kaan Keskin" w:date="2025-07-13T17:24:00Z" w16du:dateUtc="2025-07-13T14:24:00Z">
              <w:rPr>
                <w:lang w:val="en-US"/>
              </w:rPr>
            </w:rPrChange>
          </w:rPr>
          <w:delText xml:space="preserve">Our investigation aimed to </w:delText>
        </w:r>
      </w:del>
      <w:r w:rsidR="00D706ED" w:rsidRPr="00AC0C31">
        <w:rPr>
          <w:rFonts w:ascii="Arial" w:hAnsi="Arial" w:cs="Arial"/>
          <w:sz w:val="22"/>
          <w:szCs w:val="22"/>
          <w:lang w:val="en-US"/>
          <w:rPrChange w:id="30" w:author="Kaan Keskin" w:date="2025-07-13T17:24:00Z" w16du:dateUtc="2025-07-13T14:24:00Z">
            <w:rPr>
              <w:lang w:val="en-US"/>
            </w:rPr>
          </w:rPrChange>
        </w:rPr>
        <w:t xml:space="preserve">compare </w:t>
      </w:r>
      <w:del w:id="31" w:author="Kaan Keskin" w:date="2025-07-13T17:21:00Z" w16du:dateUtc="2025-07-13T14:21:00Z">
        <w:r w:rsidR="00D706ED" w:rsidRPr="00AC0C31" w:rsidDel="00CB7251">
          <w:rPr>
            <w:rFonts w:ascii="Arial" w:hAnsi="Arial" w:cs="Arial"/>
            <w:sz w:val="22"/>
            <w:szCs w:val="22"/>
            <w:lang w:val="en-US"/>
            <w:rPrChange w:id="32" w:author="Kaan Keskin" w:date="2025-07-13T17:24:00Z" w16du:dateUtc="2025-07-13T14:24:00Z">
              <w:rPr>
                <w:lang w:val="en-US"/>
              </w:rPr>
            </w:rPrChange>
          </w:rPr>
          <w:delText>the</w:delText>
        </w:r>
        <w:r w:rsidR="00866D1C" w:rsidRPr="00AC0C31" w:rsidDel="00CB7251">
          <w:rPr>
            <w:rFonts w:ascii="Arial" w:hAnsi="Arial" w:cs="Arial"/>
            <w:sz w:val="22"/>
            <w:szCs w:val="22"/>
            <w:lang w:val="en-US"/>
            <w:rPrChange w:id="33" w:author="Kaan Keskin" w:date="2025-07-13T17:24:00Z" w16du:dateUtc="2025-07-13T14:24:00Z">
              <w:rPr>
                <w:lang w:val="en-US"/>
              </w:rPr>
            </w:rPrChange>
          </w:rPr>
          <w:delText xml:space="preserve"> </w:delText>
        </w:r>
      </w:del>
      <w:ins w:id="34" w:author="Kaan Keskin" w:date="2025-07-13T17:21:00Z" w16du:dateUtc="2025-07-13T14:21:00Z">
        <w:r w:rsidRPr="00AC0C31">
          <w:rPr>
            <w:rFonts w:ascii="Arial" w:hAnsi="Arial" w:cs="Arial"/>
            <w:sz w:val="22"/>
            <w:szCs w:val="22"/>
            <w:lang w:val="en-US"/>
            <w:rPrChange w:id="35" w:author="Kaan Keskin" w:date="2025-07-13T17:24:00Z" w16du:dateUtc="2025-07-13T14:24:00Z">
              <w:rPr>
                <w:lang w:val="en-US"/>
              </w:rPr>
            </w:rPrChange>
          </w:rPr>
          <w:t xml:space="preserve">TPJ </w:t>
        </w:r>
      </w:ins>
      <w:r w:rsidR="00866D1C" w:rsidRPr="00AC0C31">
        <w:rPr>
          <w:rFonts w:ascii="Arial" w:hAnsi="Arial" w:cs="Arial"/>
          <w:sz w:val="22"/>
          <w:szCs w:val="22"/>
          <w:lang w:val="en-US"/>
          <w:rPrChange w:id="36" w:author="Kaan Keskin" w:date="2025-07-13T17:24:00Z" w16du:dateUtc="2025-07-13T14:24:00Z">
            <w:rPr>
              <w:lang w:val="en-US"/>
            </w:rPr>
          </w:rPrChange>
        </w:rPr>
        <w:t>activation</w:t>
      </w:r>
      <w:r w:rsidR="00D706ED" w:rsidRPr="00AC0C31">
        <w:rPr>
          <w:rFonts w:ascii="Arial" w:hAnsi="Arial" w:cs="Arial"/>
          <w:sz w:val="22"/>
          <w:szCs w:val="22"/>
          <w:lang w:val="en-US"/>
          <w:rPrChange w:id="37" w:author="Kaan Keskin" w:date="2025-07-13T17:24:00Z" w16du:dateUtc="2025-07-13T14:24:00Z">
            <w:rPr>
              <w:lang w:val="en-US"/>
            </w:rPr>
          </w:rPrChange>
        </w:rPr>
        <w:t xml:space="preserve"> </w:t>
      </w:r>
      <w:ins w:id="38" w:author="Kaan Keskin" w:date="2025-07-13T17:21:00Z" w16du:dateUtc="2025-07-13T14:21:00Z">
        <w:r w:rsidRPr="00AC0C31">
          <w:rPr>
            <w:rFonts w:ascii="Arial" w:hAnsi="Arial" w:cs="Arial"/>
            <w:sz w:val="22"/>
            <w:szCs w:val="22"/>
            <w:lang w:val="en-US"/>
            <w:rPrChange w:id="39" w:author="Kaan Keskin" w:date="2025-07-13T17:24:00Z" w16du:dateUtc="2025-07-13T14:24:00Z">
              <w:rPr>
                <w:lang w:val="en-US"/>
              </w:rPr>
            </w:rPrChange>
          </w:rPr>
          <w:t xml:space="preserve">between </w:t>
        </w:r>
      </w:ins>
      <w:del w:id="40" w:author="Kaan Keskin" w:date="2025-07-13T17:21:00Z" w16du:dateUtc="2025-07-13T14:21:00Z">
        <w:r w:rsidR="00D706ED" w:rsidRPr="00AC0C31" w:rsidDel="00CB7251">
          <w:rPr>
            <w:rFonts w:ascii="Arial" w:hAnsi="Arial" w:cs="Arial"/>
            <w:sz w:val="22"/>
            <w:szCs w:val="22"/>
            <w:lang w:val="en-US"/>
            <w:rPrChange w:id="41" w:author="Kaan Keskin" w:date="2025-07-13T17:24:00Z" w16du:dateUtc="2025-07-13T14:24:00Z">
              <w:rPr>
                <w:lang w:val="en-US"/>
              </w:rPr>
            </w:rPrChange>
          </w:rPr>
          <w:delText xml:space="preserve">in the TPJ region of </w:delText>
        </w:r>
      </w:del>
      <w:r w:rsidR="00D706ED" w:rsidRPr="00AC0C31">
        <w:rPr>
          <w:rFonts w:ascii="Arial" w:hAnsi="Arial" w:cs="Arial"/>
          <w:sz w:val="22"/>
          <w:szCs w:val="22"/>
          <w:lang w:val="en-US"/>
          <w:rPrChange w:id="42" w:author="Kaan Keskin" w:date="2025-07-13T17:24:00Z" w16du:dateUtc="2025-07-13T14:24:00Z">
            <w:rPr>
              <w:lang w:val="en-US"/>
            </w:rPr>
          </w:rPrChange>
        </w:rPr>
        <w:t xml:space="preserve">schizophrenia patients </w:t>
      </w:r>
      <w:del w:id="43" w:author="Kaan Keskin" w:date="2025-07-13T17:21:00Z" w16du:dateUtc="2025-07-13T14:21:00Z">
        <w:r w:rsidR="00D706ED" w:rsidRPr="00AC0C31" w:rsidDel="00CB7251">
          <w:rPr>
            <w:rFonts w:ascii="Arial" w:hAnsi="Arial" w:cs="Arial"/>
            <w:sz w:val="22"/>
            <w:szCs w:val="22"/>
            <w:lang w:val="en-US"/>
            <w:rPrChange w:id="44" w:author="Kaan Keskin" w:date="2025-07-13T17:24:00Z" w16du:dateUtc="2025-07-13T14:24:00Z">
              <w:rPr>
                <w:lang w:val="en-US"/>
              </w:rPr>
            </w:rPrChange>
          </w:rPr>
          <w:delText xml:space="preserve">with </w:delText>
        </w:r>
      </w:del>
      <w:ins w:id="45" w:author="Kaan Keskin" w:date="2025-07-13T17:21:00Z" w16du:dateUtc="2025-07-13T14:21:00Z">
        <w:r w:rsidRPr="00AC0C31">
          <w:rPr>
            <w:rFonts w:ascii="Arial" w:hAnsi="Arial" w:cs="Arial"/>
            <w:sz w:val="22"/>
            <w:szCs w:val="22"/>
            <w:lang w:val="en-US"/>
            <w:rPrChange w:id="46" w:author="Kaan Keskin" w:date="2025-07-13T17:24:00Z" w16du:dateUtc="2025-07-13T14:24:00Z">
              <w:rPr>
                <w:lang w:val="en-US"/>
              </w:rPr>
            </w:rPrChange>
          </w:rPr>
          <w:t xml:space="preserve">and </w:t>
        </w:r>
      </w:ins>
      <w:r w:rsidR="00D706ED" w:rsidRPr="00AC0C31">
        <w:rPr>
          <w:rFonts w:ascii="Arial" w:hAnsi="Arial" w:cs="Arial"/>
          <w:sz w:val="22"/>
          <w:szCs w:val="22"/>
          <w:lang w:val="en-US"/>
          <w:rPrChange w:id="47" w:author="Kaan Keskin" w:date="2025-07-13T17:24:00Z" w16du:dateUtc="2025-07-13T14:24:00Z">
            <w:rPr>
              <w:lang w:val="en-US"/>
            </w:rPr>
          </w:rPrChange>
        </w:rPr>
        <w:t xml:space="preserve">healthy controls </w:t>
      </w:r>
      <w:del w:id="48" w:author="Kaan Keskin" w:date="2025-07-13T17:22:00Z" w16du:dateUtc="2025-07-13T14:22:00Z">
        <w:r w:rsidR="00D706ED" w:rsidRPr="00AC0C31" w:rsidDel="00CB7251">
          <w:rPr>
            <w:rFonts w:ascii="Arial" w:hAnsi="Arial" w:cs="Arial"/>
            <w:sz w:val="22"/>
            <w:szCs w:val="22"/>
            <w:lang w:val="en-US"/>
            <w:rPrChange w:id="49" w:author="Kaan Keskin" w:date="2025-07-13T17:24:00Z" w16du:dateUtc="2025-07-13T14:24:00Z">
              <w:rPr>
                <w:lang w:val="en-US"/>
              </w:rPr>
            </w:rPrChange>
          </w:rPr>
          <w:delText>by creating a prediction error with</w:delText>
        </w:r>
      </w:del>
      <w:ins w:id="50" w:author="Kaan Keskin" w:date="2025-07-13T17:22:00Z" w16du:dateUtc="2025-07-13T14:22:00Z">
        <w:r w:rsidRPr="00AC0C31">
          <w:rPr>
            <w:rFonts w:ascii="Arial" w:hAnsi="Arial" w:cs="Arial"/>
            <w:sz w:val="22"/>
            <w:szCs w:val="22"/>
            <w:lang w:val="en-US"/>
            <w:rPrChange w:id="51" w:author="Kaan Keskin" w:date="2025-07-13T17:24:00Z" w16du:dateUtc="2025-07-13T14:24:00Z">
              <w:rPr>
                <w:lang w:val="en-US"/>
              </w:rPr>
            </w:rPrChange>
          </w:rPr>
          <w:t>during</w:t>
        </w:r>
      </w:ins>
      <w:r w:rsidR="00D706ED" w:rsidRPr="00AC0C31">
        <w:rPr>
          <w:rFonts w:ascii="Arial" w:hAnsi="Arial" w:cs="Arial"/>
          <w:sz w:val="22"/>
          <w:szCs w:val="22"/>
          <w:lang w:val="en-US"/>
          <w:rPrChange w:id="52" w:author="Kaan Keskin" w:date="2025-07-13T17:24:00Z" w16du:dateUtc="2025-07-13T14:24:00Z">
            <w:rPr>
              <w:lang w:val="en-US"/>
            </w:rPr>
          </w:rPrChange>
        </w:rPr>
        <w:t xml:space="preserve"> the trust game. To achieve this, we designed a trust game </w:t>
      </w:r>
      <w:ins w:id="53" w:author="Kaan Keskin" w:date="2025-07-13T17:22:00Z" w16du:dateUtc="2025-07-13T14:22:00Z">
        <w:r w:rsidR="00AC0C31" w:rsidRPr="00AC0C31">
          <w:rPr>
            <w:rFonts w:ascii="Arial" w:hAnsi="Arial" w:cs="Arial"/>
            <w:sz w:val="22"/>
            <w:szCs w:val="22"/>
            <w:lang w:val="en-US"/>
            <w:rPrChange w:id="54" w:author="Kaan Keskin" w:date="2025-07-13T17:24:00Z" w16du:dateUtc="2025-07-13T14:24:00Z">
              <w:rPr>
                <w:lang w:val="en-US"/>
              </w:rPr>
            </w:rPrChange>
          </w:rPr>
          <w:t xml:space="preserve">combined </w:t>
        </w:r>
      </w:ins>
      <w:r w:rsidR="00D706ED" w:rsidRPr="00AC0C31">
        <w:rPr>
          <w:rFonts w:ascii="Arial" w:hAnsi="Arial" w:cs="Arial"/>
          <w:sz w:val="22"/>
          <w:szCs w:val="22"/>
          <w:lang w:val="en-US"/>
          <w:rPrChange w:id="55" w:author="Kaan Keskin" w:date="2025-07-13T17:24:00Z" w16du:dateUtc="2025-07-13T14:24:00Z">
            <w:rPr>
              <w:lang w:val="en-US"/>
            </w:rPr>
          </w:rPrChange>
        </w:rPr>
        <w:t>with a reinforcement model that</w:t>
      </w:r>
      <w:ins w:id="56" w:author="Kaan Keskin" w:date="2025-07-13T17:22:00Z" w16du:dateUtc="2025-07-13T14:22:00Z">
        <w:r w:rsidR="00AC0C31" w:rsidRPr="00AC0C31">
          <w:rPr>
            <w:rFonts w:ascii="Arial" w:hAnsi="Arial" w:cs="Arial"/>
            <w:sz w:val="22"/>
            <w:szCs w:val="22"/>
            <w:lang w:val="en-US"/>
            <w:rPrChange w:id="57" w:author="Kaan Keskin" w:date="2025-07-13T17:24:00Z" w16du:dateUtc="2025-07-13T14:24:00Z">
              <w:rPr>
                <w:lang w:val="en-US"/>
              </w:rPr>
            </w:rPrChange>
          </w:rPr>
          <w:t xml:space="preserve"> structured to first induce </w:t>
        </w:r>
      </w:ins>
      <w:ins w:id="58" w:author="Kaan Keskin" w:date="2025-07-13T17:23:00Z" w16du:dateUtc="2025-07-13T14:23:00Z">
        <w:r w:rsidR="00AC0C31" w:rsidRPr="00AC0C31">
          <w:rPr>
            <w:rFonts w:ascii="Arial" w:hAnsi="Arial" w:cs="Arial"/>
            <w:sz w:val="22"/>
            <w:szCs w:val="22"/>
            <w:lang w:val="en-US"/>
            <w:rPrChange w:id="59" w:author="Kaan Keskin" w:date="2025-07-13T17:24:00Z" w16du:dateUtc="2025-07-13T14:24:00Z">
              <w:rPr>
                <w:lang w:val="en-US"/>
              </w:rPr>
            </w:rPrChange>
          </w:rPr>
          <w:t xml:space="preserve">positive PE, </w:t>
        </w:r>
      </w:ins>
      <w:ins w:id="60" w:author="Kaan Keskin" w:date="2025-07-13T17:24:00Z" w16du:dateUtc="2025-07-13T14:24:00Z">
        <w:r w:rsidR="00AC0C31" w:rsidRPr="00AC0C31">
          <w:rPr>
            <w:rFonts w:ascii="Arial" w:hAnsi="Arial" w:cs="Arial"/>
            <w:sz w:val="22"/>
            <w:szCs w:val="22"/>
            <w:lang w:val="en-US"/>
            <w:rPrChange w:id="61" w:author="Kaan Keskin" w:date="2025-07-13T17:24:00Z" w16du:dateUtc="2025-07-13T14:24:00Z">
              <w:rPr>
                <w:lang w:val="en-US"/>
              </w:rPr>
            </w:rPrChange>
          </w:rPr>
          <w:t>then</w:t>
        </w:r>
      </w:ins>
      <w:r w:rsidR="00D706ED" w:rsidRPr="00AC0C31">
        <w:rPr>
          <w:rFonts w:ascii="Arial" w:hAnsi="Arial" w:cs="Arial"/>
          <w:sz w:val="22"/>
          <w:szCs w:val="22"/>
          <w:lang w:val="en-US"/>
          <w:rPrChange w:id="62" w:author="Kaan Keskin" w:date="2025-07-13T17:24:00Z" w16du:dateUtc="2025-07-13T14:24:00Z">
            <w:rPr>
              <w:lang w:val="en-US"/>
            </w:rPr>
          </w:rPrChange>
        </w:rPr>
        <w:t xml:space="preserve"> </w:t>
      </w:r>
      <w:del w:id="63" w:author="Kaan Keskin" w:date="2025-07-13T17:23:00Z" w16du:dateUtc="2025-07-13T14:23:00Z">
        <w:r w:rsidR="00D706ED" w:rsidRPr="00AC0C31" w:rsidDel="00AC0C31">
          <w:rPr>
            <w:rFonts w:ascii="Arial" w:hAnsi="Arial" w:cs="Arial"/>
            <w:sz w:val="22"/>
            <w:szCs w:val="22"/>
            <w:lang w:val="en-US"/>
            <w:rPrChange w:id="64" w:author="Kaan Keskin" w:date="2025-07-13T17:24:00Z" w16du:dateUtc="2025-07-13T14:24:00Z">
              <w:rPr>
                <w:lang w:val="en-US"/>
              </w:rPr>
            </w:rPrChange>
          </w:rPr>
          <w:delText xml:space="preserve">produced </w:delText>
        </w:r>
      </w:del>
      <w:ins w:id="65" w:author="Kaan Keskin" w:date="2025-07-13T17:23:00Z" w16du:dateUtc="2025-07-13T14:23:00Z">
        <w:r w:rsidR="00AC0C31" w:rsidRPr="00AC0C31">
          <w:rPr>
            <w:rFonts w:ascii="Arial" w:hAnsi="Arial" w:cs="Arial"/>
            <w:sz w:val="22"/>
            <w:szCs w:val="22"/>
            <w:lang w:val="en-US"/>
            <w:rPrChange w:id="66" w:author="Kaan Keskin" w:date="2025-07-13T17:24:00Z" w16du:dateUtc="2025-07-13T14:24:00Z">
              <w:rPr>
                <w:lang w:val="en-US"/>
              </w:rPr>
            </w:rPrChange>
          </w:rPr>
          <w:t>n</w:t>
        </w:r>
      </w:ins>
      <w:del w:id="67" w:author="Kaan Keskin" w:date="2025-07-13T17:23:00Z" w16du:dateUtc="2025-07-13T14:23:00Z">
        <w:r w:rsidR="00D706ED" w:rsidRPr="00AC0C31" w:rsidDel="00AC0C31">
          <w:rPr>
            <w:rFonts w:ascii="Arial" w:hAnsi="Arial" w:cs="Arial"/>
            <w:sz w:val="22"/>
            <w:szCs w:val="22"/>
            <w:lang w:val="en-US"/>
            <w:rPrChange w:id="68" w:author="Kaan Keskin" w:date="2025-07-13T17:24:00Z" w16du:dateUtc="2025-07-13T14:24:00Z">
              <w:rPr>
                <w:lang w:val="en-US"/>
              </w:rPr>
            </w:rPrChange>
          </w:rPr>
          <w:delText>N</w:delText>
        </w:r>
      </w:del>
      <w:r w:rsidR="00D706ED" w:rsidRPr="00AC0C31">
        <w:rPr>
          <w:rFonts w:ascii="Arial" w:hAnsi="Arial" w:cs="Arial"/>
          <w:sz w:val="22"/>
          <w:szCs w:val="22"/>
          <w:lang w:val="en-US"/>
          <w:rPrChange w:id="69" w:author="Kaan Keskin" w:date="2025-07-13T17:24:00Z" w16du:dateUtc="2025-07-13T14:24:00Z">
            <w:rPr>
              <w:lang w:val="en-US"/>
            </w:rPr>
          </w:rPrChange>
        </w:rPr>
        <w:t>egative PE</w:t>
      </w:r>
      <w:ins w:id="70" w:author="Kaan Keskin" w:date="2025-07-13T17:23:00Z" w16du:dateUtc="2025-07-13T14:23:00Z">
        <w:r w:rsidR="00AC0C31" w:rsidRPr="00AC0C31">
          <w:rPr>
            <w:rFonts w:ascii="Arial" w:hAnsi="Arial" w:cs="Arial"/>
            <w:sz w:val="22"/>
            <w:szCs w:val="22"/>
            <w:lang w:val="en-US"/>
            <w:rPrChange w:id="71" w:author="Kaan Keskin" w:date="2025-07-13T17:24:00Z" w16du:dateUtc="2025-07-13T14:24:00Z">
              <w:rPr>
                <w:lang w:val="en-US"/>
              </w:rPr>
            </w:rPrChange>
          </w:rPr>
          <w:t xml:space="preserve">. </w:t>
        </w:r>
        <w:r w:rsidR="00AC0C31" w:rsidRPr="00AC0C31">
          <w:rPr>
            <w:rFonts w:ascii="Arial" w:hAnsi="Arial" w:cs="Arial"/>
            <w:sz w:val="22"/>
            <w:szCs w:val="22"/>
            <w:rPrChange w:id="72" w:author="Kaan Keskin" w:date="2025-07-13T17:24:00Z" w16du:dateUtc="2025-07-13T14:24:00Z">
              <w:rPr/>
            </w:rPrChange>
          </w:rPr>
          <w:t xml:space="preserve">Prediction errors were extracted from the response </w:t>
        </w:r>
      </w:ins>
      <w:ins w:id="73" w:author="Kaan Keskin" w:date="2025-07-13T17:24:00Z" w16du:dateUtc="2025-07-13T14:24:00Z">
        <w:r w:rsidR="00AC0C31" w:rsidRPr="00AC0C31">
          <w:rPr>
            <w:rFonts w:ascii="Arial" w:hAnsi="Arial" w:cs="Arial"/>
            <w:sz w:val="22"/>
            <w:szCs w:val="22"/>
            <w:rPrChange w:id="74" w:author="Kaan Keskin" w:date="2025-07-13T17:24:00Z" w16du:dateUtc="2025-07-13T14:24:00Z">
              <w:rPr/>
            </w:rPrChange>
          </w:rPr>
          <w:t>screen</w:t>
        </w:r>
      </w:ins>
      <w:ins w:id="75" w:author="Kaan Keskin" w:date="2025-07-13T17:23:00Z" w16du:dateUtc="2025-07-13T14:23:00Z">
        <w:r w:rsidR="00AC0C31" w:rsidRPr="00AC0C31">
          <w:rPr>
            <w:rFonts w:ascii="Arial" w:hAnsi="Arial" w:cs="Arial"/>
            <w:sz w:val="22"/>
            <w:szCs w:val="22"/>
            <w:rPrChange w:id="76" w:author="Kaan Keskin" w:date="2025-07-13T17:24:00Z" w16du:dateUtc="2025-07-13T14:24:00Z">
              <w:rPr/>
            </w:rPrChange>
          </w:rPr>
          <w:t xml:space="preserve"> of the game and </w:t>
        </w:r>
      </w:ins>
      <w:ins w:id="77" w:author="Kaan Keskin" w:date="2025-07-13T17:24:00Z" w16du:dateUtc="2025-07-13T14:24:00Z">
        <w:r w:rsidR="00AC0C31" w:rsidRPr="00AC0C31">
          <w:rPr>
            <w:rFonts w:ascii="Arial" w:hAnsi="Arial" w:cs="Arial"/>
            <w:sz w:val="22"/>
            <w:szCs w:val="22"/>
            <w:rPrChange w:id="78" w:author="Kaan Keskin" w:date="2025-07-13T17:24:00Z" w16du:dateUtc="2025-07-13T14:24:00Z">
              <w:rPr/>
            </w:rPrChange>
          </w:rPr>
          <w:t>linked</w:t>
        </w:r>
      </w:ins>
      <w:ins w:id="79" w:author="Kaan Keskin" w:date="2025-07-13T17:23:00Z" w16du:dateUtc="2025-07-13T14:23:00Z">
        <w:r w:rsidR="00AC0C31" w:rsidRPr="00AC0C31">
          <w:rPr>
            <w:rFonts w:ascii="Arial" w:hAnsi="Arial" w:cs="Arial"/>
            <w:sz w:val="22"/>
            <w:szCs w:val="22"/>
            <w:rPrChange w:id="80" w:author="Kaan Keskin" w:date="2025-07-13T17:24:00Z" w16du:dateUtc="2025-07-13T14:24:00Z">
              <w:rPr/>
            </w:rPrChange>
          </w:rPr>
          <w:t xml:space="preserve"> with BOLD signals obtained via fMRI.</w:t>
        </w:r>
      </w:ins>
    </w:p>
    <w:p w14:paraId="4EE25995" w14:textId="77777777" w:rsidR="00AC0C31" w:rsidRPr="00AC0C31" w:rsidRDefault="00AC0C31">
      <w:pPr>
        <w:pStyle w:val="p1"/>
        <w:spacing w:line="276" w:lineRule="auto"/>
        <w:rPr>
          <w:ins w:id="81" w:author="Kaan Keskin" w:date="2025-07-13T17:24:00Z" w16du:dateUtc="2025-07-13T14:24:00Z"/>
          <w:rFonts w:ascii="Arial" w:hAnsi="Arial" w:cs="Arial"/>
          <w:sz w:val="22"/>
          <w:szCs w:val="22"/>
          <w:rPrChange w:id="82" w:author="Kaan Keskin" w:date="2025-07-13T17:24:00Z" w16du:dateUtc="2025-07-13T14:24:00Z">
            <w:rPr>
              <w:ins w:id="83" w:author="Kaan Keskin" w:date="2025-07-13T17:24:00Z" w16du:dateUtc="2025-07-13T14:24:00Z"/>
            </w:rPr>
          </w:rPrChange>
        </w:rPr>
        <w:pPrChange w:id="84" w:author="Kaan Keskin" w:date="2025-07-13T17:27:00Z" w16du:dateUtc="2025-07-13T14:27:00Z">
          <w:pPr>
            <w:pStyle w:val="p1"/>
          </w:pPr>
        </w:pPrChange>
      </w:pPr>
      <w:ins w:id="85" w:author="Kaan Keskin" w:date="2025-07-13T17:24:00Z" w16du:dateUtc="2025-07-13T14:24:00Z">
        <w:r w:rsidRPr="00AC0C31">
          <w:rPr>
            <w:rFonts w:ascii="Arial" w:hAnsi="Arial" w:cs="Arial"/>
            <w:sz w:val="22"/>
            <w:szCs w:val="22"/>
            <w:rPrChange w:id="86" w:author="Kaan Keskin" w:date="2025-07-13T17:24:00Z" w16du:dateUtc="2025-07-13T14:24:00Z">
              <w:rPr/>
            </w:rPrChange>
          </w:rPr>
          <w:t>Our goal was to examine whether patients with schizophrenia invest differently during the trust game and to identify brain regions that exhibit altered activation patterns in relation to prediction error. We hypothesized that TPJ activation would be reduced in the schizophrenia group and that this reduction would be associated with abnormal prediction error processing.</w:t>
        </w:r>
      </w:ins>
    </w:p>
    <w:p w14:paraId="21A31A7F" w14:textId="77777777" w:rsidR="00AC0C31" w:rsidRPr="00AC0C31" w:rsidRDefault="00AC0C31" w:rsidP="00CB7251">
      <w:pPr>
        <w:pStyle w:val="p1"/>
        <w:rPr>
          <w:ins w:id="87" w:author="Kaan Keskin" w:date="2025-07-13T17:23:00Z" w16du:dateUtc="2025-07-13T14:23:00Z"/>
          <w:rPrChange w:id="88" w:author="Kaan Keskin" w:date="2025-07-13T17:24:00Z" w16du:dateUtc="2025-07-13T14:24:00Z">
            <w:rPr>
              <w:ins w:id="89" w:author="Kaan Keskin" w:date="2025-07-13T17:23:00Z" w16du:dateUtc="2025-07-13T14:23:00Z"/>
              <w:lang w:val="en-US"/>
            </w:rPr>
          </w:rPrChange>
        </w:rPr>
      </w:pPr>
    </w:p>
    <w:p w14:paraId="00E588E1" w14:textId="63FC8C60" w:rsidR="00D706ED" w:rsidRPr="00CB7251" w:rsidDel="00CB7251" w:rsidRDefault="00D706ED">
      <w:pPr>
        <w:pStyle w:val="p1"/>
        <w:rPr>
          <w:del w:id="90" w:author="Kaan Keskin" w:date="2025-07-13T17:18:00Z" w16du:dateUtc="2025-07-13T14:18:00Z"/>
          <w:rPrChange w:id="91" w:author="Kaan Keskin" w:date="2025-07-13T17:20:00Z" w16du:dateUtc="2025-07-13T14:20:00Z">
            <w:rPr>
              <w:del w:id="92" w:author="Kaan Keskin" w:date="2025-07-13T17:18:00Z" w16du:dateUtc="2025-07-13T14:18:00Z"/>
              <w:lang w:val="en-US"/>
            </w:rPr>
          </w:rPrChange>
        </w:rPr>
        <w:pPrChange w:id="93" w:author="Kaan Keskin" w:date="2025-07-13T17:20:00Z" w16du:dateUtc="2025-07-13T14:20:00Z">
          <w:pPr/>
        </w:pPrChange>
      </w:pPr>
      <w:del w:id="94" w:author="Kaan Keskin" w:date="2025-07-13T17:23:00Z" w16du:dateUtc="2025-07-13T14:23:00Z">
        <w:r w:rsidRPr="00866D1C" w:rsidDel="00AC0C31">
          <w:rPr>
            <w:lang w:val="en-US"/>
          </w:rPr>
          <w:delText xml:space="preserve"> at first and then Positive PE. We extract prediction errors from the response phases of the trust game and then link those with BOLD signals.</w:delText>
        </w:r>
      </w:del>
      <w:del w:id="95" w:author="Kaan Keskin" w:date="2025-07-13T17:24:00Z" w16du:dateUtc="2025-07-13T14:24:00Z">
        <w:r w:rsidRPr="00866D1C" w:rsidDel="00AC0C31">
          <w:rPr>
            <w:lang w:val="en-US"/>
          </w:rPr>
          <w:delText xml:space="preserve"> </w:delText>
        </w:r>
      </w:del>
      <w:del w:id="96" w:author="Kaan Keskin" w:date="2025-07-13T13:48:00Z" w16du:dateUtc="2025-07-13T10:48:00Z">
        <w:r w:rsidRPr="00866D1C" w:rsidDel="00866D1C">
          <w:rPr>
            <w:lang w:val="en-US"/>
          </w:rPr>
          <w:delText>By showing the statistical significance of this relationship, w</w:delText>
        </w:r>
      </w:del>
      <w:del w:id="97" w:author="Kaan Keskin" w:date="2025-07-13T17:18:00Z" w16du:dateUtc="2025-07-13T14:18:00Z">
        <w:r w:rsidRPr="00866D1C" w:rsidDel="00CB7251">
          <w:rPr>
            <w:lang w:val="en-US"/>
          </w:rPr>
          <w:delText xml:space="preserve">e desire to investigate the BOLD signals of ROIs that differed between groups. Specifically, we </w:delText>
        </w:r>
      </w:del>
      <w:del w:id="98" w:author="Kaan Keskin" w:date="2025-07-13T13:49:00Z" w16du:dateUtc="2025-07-13T10:49:00Z">
        <w:r w:rsidRPr="00866D1C" w:rsidDel="00866D1C">
          <w:rPr>
            <w:lang w:val="en-US"/>
          </w:rPr>
          <w:delText xml:space="preserve">predicted </w:delText>
        </w:r>
      </w:del>
      <w:del w:id="99" w:author="Kaan Keskin" w:date="2025-07-13T17:18:00Z" w16du:dateUtc="2025-07-13T14:18:00Z">
        <w:r w:rsidRPr="00866D1C" w:rsidDel="00CB7251">
          <w:rPr>
            <w:lang w:val="en-US"/>
          </w:rPr>
          <w:delText xml:space="preserve">that </w:delText>
        </w:r>
      </w:del>
      <w:del w:id="100" w:author="Kaan Keskin" w:date="2025-07-13T13:50:00Z" w16du:dateUtc="2025-07-13T10:50:00Z">
        <w:r w:rsidRPr="00866D1C" w:rsidDel="00866D1C">
          <w:rPr>
            <w:lang w:val="en-US"/>
          </w:rPr>
          <w:delText xml:space="preserve">prediction error </w:delText>
        </w:r>
      </w:del>
      <w:del w:id="101" w:author="Kaan Keskin" w:date="2025-07-13T17:18:00Z" w16du:dateUtc="2025-07-13T14:18:00Z">
        <w:r w:rsidRPr="00866D1C" w:rsidDel="00CB7251">
          <w:rPr>
            <w:lang w:val="en-US"/>
          </w:rPr>
          <w:delText>signals generated during the trust game will cause decreased BOLD signals in the temporoparietal junction in schizophrenia patients compared to the healthy control group.</w:delText>
        </w:r>
      </w:del>
    </w:p>
    <w:p w14:paraId="10852455" w14:textId="2BB99054" w:rsidR="00866D1C" w:rsidRPr="00866D1C" w:rsidDel="00CB7251" w:rsidRDefault="00866D1C" w:rsidP="00D706ED">
      <w:pPr>
        <w:rPr>
          <w:del w:id="102" w:author="Kaan Keskin" w:date="2025-07-13T17:18:00Z" w16du:dateUtc="2025-07-13T14:18:00Z"/>
          <w:lang w:val="en-US"/>
        </w:rPr>
      </w:pPr>
    </w:p>
    <w:p w14:paraId="776D9292" w14:textId="77777777" w:rsidR="00D706ED" w:rsidRDefault="00D706ED" w:rsidP="00D706ED">
      <w:pPr>
        <w:pStyle w:val="Heading1"/>
        <w:rPr>
          <w:ins w:id="103" w:author="Kaan Keskin" w:date="2025-07-13T14:16:00Z" w16du:dateUtc="2025-07-13T11:16:00Z"/>
          <w:lang w:val="en-US"/>
        </w:rPr>
      </w:pPr>
      <w:r w:rsidRPr="00866D1C">
        <w:rPr>
          <w:lang w:val="en-US"/>
        </w:rPr>
        <w:t>Methods</w:t>
      </w:r>
    </w:p>
    <w:p w14:paraId="044CF650" w14:textId="0FBB917A" w:rsidR="00B963E1" w:rsidRDefault="00B963E1">
      <w:pPr>
        <w:pStyle w:val="Heading2"/>
        <w:rPr>
          <w:ins w:id="104" w:author="Kaan Keskin" w:date="2025-07-13T14:17:00Z" w16du:dateUtc="2025-07-13T11:17:00Z"/>
          <w:lang w:val="en-US"/>
        </w:rPr>
        <w:pPrChange w:id="105" w:author="Kaan Keskin" w:date="2025-07-13T15:56:00Z" w16du:dateUtc="2025-07-13T12:56:00Z">
          <w:pPr/>
        </w:pPrChange>
      </w:pPr>
      <w:ins w:id="106" w:author="Kaan Keskin" w:date="2025-07-13T14:17:00Z" w16du:dateUtc="2025-07-13T11:17:00Z">
        <w:r>
          <w:rPr>
            <w:lang w:val="en-US"/>
          </w:rPr>
          <w:t>Participants</w:t>
        </w:r>
      </w:ins>
    </w:p>
    <w:p w14:paraId="6E88AD1D" w14:textId="0C80529C" w:rsidR="00AC0C31" w:rsidRPr="00AC0C31" w:rsidRDefault="00AC0C31">
      <w:pPr>
        <w:rPr>
          <w:ins w:id="107" w:author="Kaan Keskin" w:date="2025-07-13T17:26:00Z" w16du:dateUtc="2025-07-13T14:26:00Z"/>
          <w:rFonts w:eastAsia="Times New Roman"/>
          <w:color w:val="0E0E0E"/>
          <w:lang/>
          <w:rPrChange w:id="108" w:author="Kaan Keskin" w:date="2025-07-13T17:27:00Z" w16du:dateUtc="2025-07-13T14:27:00Z">
            <w:rPr>
              <w:ins w:id="109" w:author="Kaan Keskin" w:date="2025-07-13T17:26:00Z" w16du:dateUtc="2025-07-13T14:26:00Z"/>
              <w:rFonts w:ascii=".AppleSystemUIFont" w:eastAsia="Times New Roman" w:hAnsi=".AppleSystemUIFont" w:cs="Times New Roman"/>
              <w:color w:val="0E0E0E"/>
              <w:sz w:val="21"/>
              <w:szCs w:val="21"/>
              <w:lang/>
            </w:rPr>
          </w:rPrChange>
        </w:rPr>
        <w:pPrChange w:id="110" w:author="Kaan Keskin" w:date="2025-07-13T17:27:00Z" w16du:dateUtc="2025-07-13T14:27:00Z">
          <w:pPr>
            <w:spacing w:line="240" w:lineRule="auto"/>
          </w:pPr>
        </w:pPrChange>
      </w:pPr>
      <w:ins w:id="111" w:author="Kaan Keskin" w:date="2025-07-13T17:26:00Z" w16du:dateUtc="2025-07-13T14:26:00Z">
        <w:r w:rsidRPr="00AC0C31">
          <w:rPr>
            <w:rFonts w:eastAsia="Times New Roman"/>
            <w:color w:val="0E0E0E"/>
            <w:lang/>
            <w:rPrChange w:id="112" w:author="Kaan Keskin" w:date="2025-07-13T17:27:00Z" w16du:dateUtc="2025-07-13T14:27:00Z">
              <w:rPr>
                <w:rFonts w:ascii=".AppleSystemUIFont" w:eastAsia="Times New Roman" w:hAnsi=".AppleSystemUIFont" w:cs="Times New Roman"/>
                <w:color w:val="0E0E0E"/>
                <w:sz w:val="21"/>
                <w:szCs w:val="21"/>
                <w:lang/>
              </w:rPr>
            </w:rPrChange>
          </w:rPr>
          <w:t>Stable patients with schizophrenia were recruited from the Ege University Department of Psychiatry Outpatient Unit. All patients had remained on a consistent treatment regimen for at least six months prior to participation, without further alteration in medical treatment due to clinical stability. The study was conducted in accordance with the Declaration of Helsinki, and written informed consent was obtained from all participants.</w:t>
        </w:r>
      </w:ins>
    </w:p>
    <w:p w14:paraId="0C66157E" w14:textId="77777777" w:rsidR="00AC0C31" w:rsidRPr="00AC0C31" w:rsidRDefault="00AC0C31">
      <w:pPr>
        <w:rPr>
          <w:ins w:id="113" w:author="Kaan Keskin" w:date="2025-07-13T17:26:00Z" w16du:dateUtc="2025-07-13T14:26:00Z"/>
          <w:rFonts w:eastAsia="Times New Roman"/>
          <w:color w:val="0E0E0E"/>
          <w:lang/>
          <w:rPrChange w:id="114" w:author="Kaan Keskin" w:date="2025-07-13T17:27:00Z" w16du:dateUtc="2025-07-13T14:27:00Z">
            <w:rPr>
              <w:ins w:id="115" w:author="Kaan Keskin" w:date="2025-07-13T17:26:00Z" w16du:dateUtc="2025-07-13T14:26:00Z"/>
              <w:rFonts w:ascii=".AppleSystemUIFont" w:eastAsia="Times New Roman" w:hAnsi=".AppleSystemUIFont" w:cs="Times New Roman"/>
              <w:color w:val="0E0E0E"/>
              <w:sz w:val="21"/>
              <w:szCs w:val="21"/>
              <w:lang/>
            </w:rPr>
          </w:rPrChange>
        </w:rPr>
        <w:pPrChange w:id="116" w:author="Kaan Keskin" w:date="2025-07-13T17:27:00Z" w16du:dateUtc="2025-07-13T14:27:00Z">
          <w:pPr>
            <w:spacing w:line="240" w:lineRule="auto"/>
          </w:pPr>
        </w:pPrChange>
      </w:pPr>
    </w:p>
    <w:p w14:paraId="43534217" w14:textId="77777777" w:rsidR="00AC0C31" w:rsidRPr="00AC0C31" w:rsidRDefault="00AC0C31">
      <w:pPr>
        <w:rPr>
          <w:ins w:id="117" w:author="Kaan Keskin" w:date="2025-07-13T17:26:00Z" w16du:dateUtc="2025-07-13T14:26:00Z"/>
          <w:rFonts w:eastAsia="Times New Roman"/>
          <w:color w:val="0E0E0E"/>
          <w:lang/>
          <w:rPrChange w:id="118" w:author="Kaan Keskin" w:date="2025-07-13T17:27:00Z" w16du:dateUtc="2025-07-13T14:27:00Z">
            <w:rPr>
              <w:ins w:id="119" w:author="Kaan Keskin" w:date="2025-07-13T17:26:00Z" w16du:dateUtc="2025-07-13T14:26:00Z"/>
              <w:rFonts w:ascii=".AppleSystemUIFont" w:eastAsia="Times New Roman" w:hAnsi=".AppleSystemUIFont" w:cs="Times New Roman"/>
              <w:color w:val="0E0E0E"/>
              <w:sz w:val="21"/>
              <w:szCs w:val="21"/>
              <w:lang/>
            </w:rPr>
          </w:rPrChange>
        </w:rPr>
        <w:pPrChange w:id="120" w:author="Kaan Keskin" w:date="2025-07-13T17:27:00Z" w16du:dateUtc="2025-07-13T14:27:00Z">
          <w:pPr>
            <w:spacing w:line="240" w:lineRule="auto"/>
          </w:pPr>
        </w:pPrChange>
      </w:pPr>
      <w:ins w:id="121" w:author="Kaan Keskin" w:date="2025-07-13T17:26:00Z" w16du:dateUtc="2025-07-13T14:26:00Z">
        <w:r w:rsidRPr="00AC0C31">
          <w:rPr>
            <w:rFonts w:eastAsia="Times New Roman"/>
            <w:color w:val="0E0E0E"/>
            <w:lang/>
            <w:rPrChange w:id="122" w:author="Kaan Keskin" w:date="2025-07-13T17:27:00Z" w16du:dateUtc="2025-07-13T14:27:00Z">
              <w:rPr>
                <w:rFonts w:ascii=".AppleSystemUIFont" w:eastAsia="Times New Roman" w:hAnsi=".AppleSystemUIFont" w:cs="Times New Roman"/>
                <w:color w:val="0E0E0E"/>
                <w:sz w:val="21"/>
                <w:szCs w:val="21"/>
                <w:lang/>
              </w:rPr>
            </w:rPrChange>
          </w:rPr>
          <w:t xml:space="preserve">Diagnoses of schizophrenia were confirmed using the </w:t>
        </w:r>
        <w:r w:rsidRPr="00AC0C31">
          <w:rPr>
            <w:rFonts w:eastAsia="Times New Roman"/>
            <w:color w:val="0E0E0E"/>
            <w:lang/>
            <w:rPrChange w:id="123" w:author="Kaan Keskin" w:date="2025-07-13T17:27:00Z" w16du:dateUtc="2025-07-13T14:27:00Z">
              <w:rPr>
                <w:rFonts w:ascii=".AppleSystemUIFont" w:eastAsia="Times New Roman" w:hAnsi=".AppleSystemUIFont" w:cs="Times New Roman"/>
                <w:b/>
                <w:bCs/>
                <w:color w:val="0E0E0E"/>
                <w:sz w:val="21"/>
                <w:szCs w:val="21"/>
                <w:lang/>
              </w:rPr>
            </w:rPrChange>
          </w:rPr>
          <w:t>Structured Clinical Interview for DSM-5 (SCID-5)</w:t>
        </w:r>
        <w:r w:rsidRPr="00AC0C31">
          <w:rPr>
            <w:rFonts w:eastAsia="Times New Roman"/>
            <w:color w:val="0E0E0E"/>
            <w:lang/>
            <w:rPrChange w:id="124" w:author="Kaan Keskin" w:date="2025-07-13T17:27:00Z" w16du:dateUtc="2025-07-13T14:27:00Z">
              <w:rPr>
                <w:rFonts w:ascii=".AppleSystemUIFont" w:eastAsia="Times New Roman" w:hAnsi=".AppleSystemUIFont" w:cs="Times New Roman"/>
                <w:color w:val="0E0E0E"/>
                <w:sz w:val="21"/>
                <w:szCs w:val="21"/>
                <w:lang/>
              </w:rPr>
            </w:rPrChange>
          </w:rPr>
          <w:t>. Patients with current depressive episodes, substance use disorders, or significant medical conditions affecting cerebral blood flow were excluded. Healthy controls were recruited through community advertisements and had no history of psychiatric disorders. Demographic characteristics of all participants are presented in Table 1.</w:t>
        </w:r>
      </w:ins>
    </w:p>
    <w:p w14:paraId="5199DBCC" w14:textId="77777777" w:rsidR="00BF05ED" w:rsidRDefault="00BF05ED" w:rsidP="00B963E1">
      <w:pPr>
        <w:rPr>
          <w:ins w:id="125" w:author="Kaan Keskin" w:date="2025-07-13T15:54:00Z" w16du:dateUtc="2025-07-13T12:54:00Z"/>
          <w:lang w:val="en-US"/>
        </w:rPr>
      </w:pPr>
    </w:p>
    <w:tbl>
      <w:tblPr>
        <w:tblW w:w="0" w:type="auto"/>
        <w:jc w:val="center"/>
        <w:tblLayout w:type="fixed"/>
        <w:tblLook w:val="0420" w:firstRow="1" w:lastRow="0" w:firstColumn="0" w:lastColumn="0" w:noHBand="0" w:noVBand="1"/>
      </w:tblPr>
      <w:tblGrid>
        <w:gridCol w:w="3443"/>
        <w:gridCol w:w="1964"/>
        <w:gridCol w:w="1719"/>
        <w:gridCol w:w="961"/>
      </w:tblGrid>
      <w:tr w:rsidR="00BF05ED" w:rsidRPr="00BF05ED" w14:paraId="06587760" w14:textId="77777777" w:rsidTr="00A72076">
        <w:trPr>
          <w:tblHeader/>
          <w:jc w:val="center"/>
          <w:ins w:id="126" w:author="Kaan Keskin" w:date="2025-07-13T15:54:00Z"/>
        </w:trPr>
        <w:tc>
          <w:tcPr>
            <w:tcW w:w="344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2B0DBD9"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127" w:author="Kaan Keskin" w:date="2025-07-13T15:54:00Z" w16du:dateUtc="2025-07-13T12:54:00Z"/>
                <w:rFonts w:ascii="Helvetica" w:eastAsia="Helvetica" w:hAnsi="Helvetica" w:cs="Helvetica"/>
                <w:b/>
                <w:color w:val="000000"/>
                <w:lang w:val="en-US"/>
                <w:rPrChange w:id="128" w:author="Kaan Keskin" w:date="2025-07-13T15:54:00Z" w16du:dateUtc="2025-07-13T12:54:00Z">
                  <w:rPr>
                    <w:ins w:id="129" w:author="Kaan Keskin" w:date="2025-07-13T15:54:00Z" w16du:dateUtc="2025-07-13T12:54:00Z"/>
                    <w:rFonts w:ascii="Helvetica" w:eastAsia="Helvetica" w:hAnsi="Helvetica" w:cs="Helvetica"/>
                    <w:b/>
                    <w:color w:val="000000"/>
                  </w:rPr>
                </w:rPrChange>
              </w:rPr>
            </w:pPr>
            <w:ins w:id="130" w:author="Kaan Keskin" w:date="2025-07-13T15:54:00Z" w16du:dateUtc="2025-07-13T12:54:00Z">
              <w:r w:rsidRPr="00BF05ED">
                <w:rPr>
                  <w:rFonts w:ascii="Helvetica" w:eastAsia="Helvetica" w:hAnsi="Helvetica" w:cs="Helvetica"/>
                  <w:b/>
                  <w:color w:val="000000"/>
                  <w:lang w:val="en-US"/>
                  <w:rPrChange w:id="131" w:author="Kaan Keskin" w:date="2025-07-13T15:54:00Z" w16du:dateUtc="2025-07-13T12:54:00Z">
                    <w:rPr>
                      <w:rFonts w:ascii="Helvetica" w:eastAsia="Helvetica" w:hAnsi="Helvetica" w:cs="Helvetica"/>
                      <w:b/>
                      <w:color w:val="000000"/>
                    </w:rPr>
                  </w:rPrChange>
                </w:rPr>
                <w:t>Variable</w:t>
              </w:r>
            </w:ins>
          </w:p>
        </w:tc>
        <w:tc>
          <w:tcPr>
            <w:tcW w:w="196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5EED5B1"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132" w:author="Kaan Keskin" w:date="2025-07-13T15:54:00Z" w16du:dateUtc="2025-07-13T12:54:00Z"/>
                <w:rFonts w:ascii="Helvetica" w:eastAsia="Helvetica" w:hAnsi="Helvetica" w:cs="Helvetica"/>
                <w:b/>
                <w:color w:val="000000"/>
                <w:lang w:val="en-US"/>
                <w:rPrChange w:id="133" w:author="Kaan Keskin" w:date="2025-07-13T15:54:00Z" w16du:dateUtc="2025-07-13T12:54:00Z">
                  <w:rPr>
                    <w:ins w:id="134" w:author="Kaan Keskin" w:date="2025-07-13T15:54:00Z" w16du:dateUtc="2025-07-13T12:54:00Z"/>
                    <w:rFonts w:ascii="Helvetica" w:eastAsia="Helvetica" w:hAnsi="Helvetica" w:cs="Helvetica"/>
                    <w:b/>
                    <w:color w:val="000000"/>
                  </w:rPr>
                </w:rPrChange>
              </w:rPr>
            </w:pPr>
            <w:ins w:id="135" w:author="Kaan Keskin" w:date="2025-07-13T15:54:00Z" w16du:dateUtc="2025-07-13T12:54:00Z">
              <w:r w:rsidRPr="00BF05ED">
                <w:rPr>
                  <w:rFonts w:ascii="Helvetica" w:eastAsia="Helvetica" w:hAnsi="Helvetica" w:cs="Helvetica"/>
                  <w:b/>
                  <w:color w:val="000000"/>
                  <w:lang w:val="en-US"/>
                  <w:rPrChange w:id="136" w:author="Kaan Keskin" w:date="2025-07-13T15:54:00Z" w16du:dateUtc="2025-07-13T12:54:00Z">
                    <w:rPr>
                      <w:rFonts w:ascii="Helvetica" w:eastAsia="Helvetica" w:hAnsi="Helvetica" w:cs="Helvetica"/>
                      <w:b/>
                      <w:color w:val="000000"/>
                    </w:rPr>
                  </w:rPrChange>
                </w:rPr>
                <w:t>Schizophrenia</w:t>
              </w:r>
            </w:ins>
          </w:p>
        </w:tc>
        <w:tc>
          <w:tcPr>
            <w:tcW w:w="171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688DA8B"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137" w:author="Kaan Keskin" w:date="2025-07-13T15:54:00Z" w16du:dateUtc="2025-07-13T12:54:00Z"/>
                <w:rFonts w:ascii="Helvetica" w:eastAsia="Helvetica" w:hAnsi="Helvetica" w:cs="Helvetica"/>
                <w:b/>
                <w:color w:val="000000"/>
                <w:lang w:val="en-US"/>
                <w:rPrChange w:id="138" w:author="Kaan Keskin" w:date="2025-07-13T15:54:00Z" w16du:dateUtc="2025-07-13T12:54:00Z">
                  <w:rPr>
                    <w:ins w:id="139" w:author="Kaan Keskin" w:date="2025-07-13T15:54:00Z" w16du:dateUtc="2025-07-13T12:54:00Z"/>
                    <w:rFonts w:ascii="Helvetica" w:eastAsia="Helvetica" w:hAnsi="Helvetica" w:cs="Helvetica"/>
                    <w:b/>
                    <w:color w:val="000000"/>
                  </w:rPr>
                </w:rPrChange>
              </w:rPr>
            </w:pPr>
            <w:ins w:id="140" w:author="Kaan Keskin" w:date="2025-07-13T15:54:00Z" w16du:dateUtc="2025-07-13T12:54:00Z">
              <w:r w:rsidRPr="00BF05ED">
                <w:rPr>
                  <w:rFonts w:ascii="Helvetica" w:eastAsia="Helvetica" w:hAnsi="Helvetica" w:cs="Helvetica"/>
                  <w:b/>
                  <w:color w:val="000000"/>
                  <w:lang w:val="en-US"/>
                  <w:rPrChange w:id="141" w:author="Kaan Keskin" w:date="2025-07-13T15:54:00Z" w16du:dateUtc="2025-07-13T12:54:00Z">
                    <w:rPr>
                      <w:rFonts w:ascii="Helvetica" w:eastAsia="Helvetica" w:hAnsi="Helvetica" w:cs="Helvetica"/>
                      <w:b/>
                      <w:color w:val="000000"/>
                    </w:rPr>
                  </w:rPrChange>
                </w:rPr>
                <w:t>Control</w:t>
              </w:r>
            </w:ins>
          </w:p>
        </w:tc>
        <w:tc>
          <w:tcPr>
            <w:tcW w:w="96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B34DEEA"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142" w:author="Kaan Keskin" w:date="2025-07-13T15:54:00Z" w16du:dateUtc="2025-07-13T12:54:00Z"/>
                <w:rFonts w:ascii="Helvetica" w:eastAsia="Helvetica" w:hAnsi="Helvetica" w:cs="Helvetica"/>
                <w:b/>
                <w:color w:val="000000"/>
                <w:lang w:val="en-US"/>
                <w:rPrChange w:id="143" w:author="Kaan Keskin" w:date="2025-07-13T15:54:00Z" w16du:dateUtc="2025-07-13T12:54:00Z">
                  <w:rPr>
                    <w:ins w:id="144" w:author="Kaan Keskin" w:date="2025-07-13T15:54:00Z" w16du:dateUtc="2025-07-13T12:54:00Z"/>
                    <w:rFonts w:ascii="Helvetica" w:eastAsia="Helvetica" w:hAnsi="Helvetica" w:cs="Helvetica"/>
                    <w:b/>
                    <w:color w:val="000000"/>
                  </w:rPr>
                </w:rPrChange>
              </w:rPr>
            </w:pPr>
            <w:ins w:id="145" w:author="Kaan Keskin" w:date="2025-07-13T15:54:00Z" w16du:dateUtc="2025-07-13T12:54:00Z">
              <w:r w:rsidRPr="00BF05ED">
                <w:rPr>
                  <w:rFonts w:ascii="Helvetica" w:eastAsia="Helvetica" w:hAnsi="Helvetica" w:cs="Helvetica"/>
                  <w:b/>
                  <w:color w:val="000000"/>
                  <w:lang w:val="en-US"/>
                  <w:rPrChange w:id="146" w:author="Kaan Keskin" w:date="2025-07-13T15:54:00Z" w16du:dateUtc="2025-07-13T12:54:00Z">
                    <w:rPr>
                      <w:rFonts w:ascii="Helvetica" w:eastAsia="Helvetica" w:hAnsi="Helvetica" w:cs="Helvetica"/>
                      <w:b/>
                      <w:color w:val="000000"/>
                    </w:rPr>
                  </w:rPrChange>
                </w:rPr>
                <w:t>p</w:t>
              </w:r>
            </w:ins>
          </w:p>
        </w:tc>
      </w:tr>
      <w:tr w:rsidR="00BF05ED" w:rsidRPr="00BF05ED" w14:paraId="549212E6" w14:textId="77777777" w:rsidTr="00A72076">
        <w:trPr>
          <w:jc w:val="center"/>
          <w:ins w:id="147" w:author="Kaan Keskin" w:date="2025-07-13T15:54:00Z"/>
        </w:trPr>
        <w:tc>
          <w:tcPr>
            <w:tcW w:w="3443"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AE8527A"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148" w:author="Kaan Keskin" w:date="2025-07-13T15:54:00Z" w16du:dateUtc="2025-07-13T12:54:00Z"/>
                <w:rFonts w:ascii="Helvetica" w:eastAsia="Helvetica" w:hAnsi="Helvetica" w:cs="Helvetica"/>
                <w:b/>
                <w:i/>
                <w:color w:val="000000"/>
                <w:lang w:val="en-US"/>
                <w:rPrChange w:id="149" w:author="Kaan Keskin" w:date="2025-07-13T15:54:00Z" w16du:dateUtc="2025-07-13T12:54:00Z">
                  <w:rPr>
                    <w:ins w:id="150" w:author="Kaan Keskin" w:date="2025-07-13T15:54:00Z" w16du:dateUtc="2025-07-13T12:54:00Z"/>
                    <w:rFonts w:ascii="Helvetica" w:eastAsia="Helvetica" w:hAnsi="Helvetica" w:cs="Helvetica"/>
                    <w:b/>
                    <w:i/>
                    <w:color w:val="000000"/>
                  </w:rPr>
                </w:rPrChange>
              </w:rPr>
            </w:pPr>
            <w:ins w:id="151" w:author="Kaan Keskin" w:date="2025-07-13T15:54:00Z" w16du:dateUtc="2025-07-13T12:54:00Z">
              <w:r w:rsidRPr="00BF05ED">
                <w:rPr>
                  <w:rFonts w:ascii="Helvetica" w:eastAsia="Helvetica" w:hAnsi="Helvetica" w:cs="Helvetica"/>
                  <w:b/>
                  <w:i/>
                  <w:color w:val="000000"/>
                  <w:lang w:val="en-US"/>
                  <w:rPrChange w:id="152" w:author="Kaan Keskin" w:date="2025-07-13T15:54:00Z" w16du:dateUtc="2025-07-13T12:54:00Z">
                    <w:rPr>
                      <w:rFonts w:ascii="Helvetica" w:eastAsia="Helvetica" w:hAnsi="Helvetica" w:cs="Helvetica"/>
                      <w:b/>
                      <w:i/>
                      <w:color w:val="000000"/>
                    </w:rPr>
                  </w:rPrChange>
                </w:rPr>
                <w:t>Demographics</w:t>
              </w:r>
            </w:ins>
          </w:p>
        </w:tc>
        <w:tc>
          <w:tcPr>
            <w:tcW w:w="4644" w:type="dxa"/>
            <w:gridSpan w:val="3"/>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DB0D96E"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153" w:author="Kaan Keskin" w:date="2025-07-13T15:54:00Z" w16du:dateUtc="2025-07-13T12:54:00Z"/>
                <w:rFonts w:ascii="Helvetica" w:eastAsia="Helvetica" w:hAnsi="Helvetica" w:cs="Helvetica"/>
                <w:b/>
                <w:i/>
                <w:color w:val="000000"/>
                <w:lang w:val="en-US"/>
                <w:rPrChange w:id="154" w:author="Kaan Keskin" w:date="2025-07-13T15:54:00Z" w16du:dateUtc="2025-07-13T12:54:00Z">
                  <w:rPr>
                    <w:ins w:id="155" w:author="Kaan Keskin" w:date="2025-07-13T15:54:00Z" w16du:dateUtc="2025-07-13T12:54:00Z"/>
                    <w:rFonts w:ascii="Helvetica" w:eastAsia="Helvetica" w:hAnsi="Helvetica" w:cs="Helvetica"/>
                    <w:b/>
                    <w:i/>
                    <w:color w:val="000000"/>
                  </w:rPr>
                </w:rPrChange>
              </w:rPr>
            </w:pPr>
          </w:p>
        </w:tc>
      </w:tr>
      <w:tr w:rsidR="00BF05ED" w:rsidRPr="00BF05ED" w14:paraId="70773A01" w14:textId="77777777" w:rsidTr="00A72076">
        <w:trPr>
          <w:jc w:val="center"/>
          <w:ins w:id="156" w:author="Kaan Keskin" w:date="2025-07-13T15:54:00Z"/>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2EBD567"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157" w:author="Kaan Keskin" w:date="2025-07-13T15:54:00Z" w16du:dateUtc="2025-07-13T12:54:00Z"/>
                <w:rFonts w:ascii="Helvetica" w:eastAsia="Helvetica" w:hAnsi="Helvetica" w:cs="Helvetica"/>
                <w:color w:val="000000"/>
                <w:lang w:val="en-US"/>
                <w:rPrChange w:id="158" w:author="Kaan Keskin" w:date="2025-07-13T15:54:00Z" w16du:dateUtc="2025-07-13T12:54:00Z">
                  <w:rPr>
                    <w:ins w:id="159" w:author="Kaan Keskin" w:date="2025-07-13T15:54:00Z" w16du:dateUtc="2025-07-13T12:54:00Z"/>
                    <w:rFonts w:ascii="Helvetica" w:eastAsia="Helvetica" w:hAnsi="Helvetica" w:cs="Helvetica"/>
                    <w:color w:val="000000"/>
                  </w:rPr>
                </w:rPrChange>
              </w:rPr>
            </w:pPr>
            <w:ins w:id="160" w:author="Kaan Keskin" w:date="2025-07-13T15:54:00Z" w16du:dateUtc="2025-07-13T12:54:00Z">
              <w:r w:rsidRPr="00BF05ED">
                <w:rPr>
                  <w:rFonts w:ascii="Helvetica" w:eastAsia="Helvetica" w:hAnsi="Helvetica" w:cs="Helvetica"/>
                  <w:color w:val="000000"/>
                  <w:lang w:val="en-US"/>
                  <w:rPrChange w:id="161" w:author="Kaan Keskin" w:date="2025-07-13T15:54:00Z" w16du:dateUtc="2025-07-13T12:54:00Z">
                    <w:rPr>
                      <w:rFonts w:ascii="Helvetica" w:eastAsia="Helvetica" w:hAnsi="Helvetica" w:cs="Helvetica"/>
                      <w:color w:val="000000"/>
                    </w:rPr>
                  </w:rPrChange>
                </w:rPr>
                <w:t>Number of Subject</w:t>
              </w:r>
            </w:ins>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C668DB6"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162" w:author="Kaan Keskin" w:date="2025-07-13T15:54:00Z" w16du:dateUtc="2025-07-13T12:54:00Z"/>
                <w:rFonts w:ascii="Helvetica" w:eastAsia="Helvetica" w:hAnsi="Helvetica" w:cs="Helvetica"/>
                <w:color w:val="000000"/>
                <w:lang w:val="en-US"/>
                <w:rPrChange w:id="163" w:author="Kaan Keskin" w:date="2025-07-13T15:54:00Z" w16du:dateUtc="2025-07-13T12:54:00Z">
                  <w:rPr>
                    <w:ins w:id="164" w:author="Kaan Keskin" w:date="2025-07-13T15:54:00Z" w16du:dateUtc="2025-07-13T12:54:00Z"/>
                    <w:rFonts w:ascii="Helvetica" w:eastAsia="Helvetica" w:hAnsi="Helvetica" w:cs="Helvetica"/>
                    <w:color w:val="000000"/>
                  </w:rPr>
                </w:rPrChange>
              </w:rPr>
            </w:pPr>
            <w:ins w:id="165" w:author="Kaan Keskin" w:date="2025-07-13T15:54:00Z" w16du:dateUtc="2025-07-13T12:54:00Z">
              <w:r w:rsidRPr="00BF05ED">
                <w:rPr>
                  <w:rFonts w:ascii="Helvetica" w:eastAsia="Helvetica" w:hAnsi="Helvetica" w:cs="Helvetica"/>
                  <w:color w:val="000000"/>
                  <w:lang w:val="en-US"/>
                  <w:rPrChange w:id="166" w:author="Kaan Keskin" w:date="2025-07-13T15:54:00Z" w16du:dateUtc="2025-07-13T12:54:00Z">
                    <w:rPr>
                      <w:rFonts w:ascii="Helvetica" w:eastAsia="Helvetica" w:hAnsi="Helvetica" w:cs="Helvetica"/>
                      <w:color w:val="000000"/>
                    </w:rPr>
                  </w:rPrChange>
                </w:rPr>
                <w:t>30</w:t>
              </w:r>
            </w:ins>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55748EC"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167" w:author="Kaan Keskin" w:date="2025-07-13T15:54:00Z" w16du:dateUtc="2025-07-13T12:54:00Z"/>
                <w:rFonts w:ascii="Helvetica" w:eastAsia="Helvetica" w:hAnsi="Helvetica" w:cs="Helvetica"/>
                <w:color w:val="000000"/>
                <w:lang w:val="en-US"/>
                <w:rPrChange w:id="168" w:author="Kaan Keskin" w:date="2025-07-13T15:54:00Z" w16du:dateUtc="2025-07-13T12:54:00Z">
                  <w:rPr>
                    <w:ins w:id="169" w:author="Kaan Keskin" w:date="2025-07-13T15:54:00Z" w16du:dateUtc="2025-07-13T12:54:00Z"/>
                    <w:rFonts w:ascii="Helvetica" w:eastAsia="Helvetica" w:hAnsi="Helvetica" w:cs="Helvetica"/>
                    <w:color w:val="000000"/>
                  </w:rPr>
                </w:rPrChange>
              </w:rPr>
            </w:pPr>
            <w:ins w:id="170" w:author="Kaan Keskin" w:date="2025-07-13T15:54:00Z" w16du:dateUtc="2025-07-13T12:54:00Z">
              <w:r w:rsidRPr="00BF05ED">
                <w:rPr>
                  <w:rFonts w:ascii="Helvetica" w:eastAsia="Helvetica" w:hAnsi="Helvetica" w:cs="Helvetica"/>
                  <w:color w:val="000000"/>
                  <w:lang w:val="en-US"/>
                  <w:rPrChange w:id="171" w:author="Kaan Keskin" w:date="2025-07-13T15:54:00Z" w16du:dateUtc="2025-07-13T12:54:00Z">
                    <w:rPr>
                      <w:rFonts w:ascii="Helvetica" w:eastAsia="Helvetica" w:hAnsi="Helvetica" w:cs="Helvetica"/>
                      <w:color w:val="000000"/>
                    </w:rPr>
                  </w:rPrChange>
                </w:rPr>
                <w:t>50</w:t>
              </w:r>
            </w:ins>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095735B"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172" w:author="Kaan Keskin" w:date="2025-07-13T15:54:00Z" w16du:dateUtc="2025-07-13T12:54:00Z"/>
                <w:rFonts w:ascii="Helvetica" w:eastAsia="Helvetica" w:hAnsi="Helvetica" w:cs="Helvetica"/>
                <w:color w:val="000000"/>
                <w:lang w:val="en-US"/>
                <w:rPrChange w:id="173" w:author="Kaan Keskin" w:date="2025-07-13T15:54:00Z" w16du:dateUtc="2025-07-13T12:54:00Z">
                  <w:rPr>
                    <w:ins w:id="174" w:author="Kaan Keskin" w:date="2025-07-13T15:54:00Z" w16du:dateUtc="2025-07-13T12:54:00Z"/>
                    <w:rFonts w:ascii="Helvetica" w:eastAsia="Helvetica" w:hAnsi="Helvetica" w:cs="Helvetica"/>
                    <w:color w:val="000000"/>
                  </w:rPr>
                </w:rPrChange>
              </w:rPr>
            </w:pPr>
          </w:p>
        </w:tc>
      </w:tr>
      <w:tr w:rsidR="00BF05ED" w:rsidRPr="00BF05ED" w14:paraId="493C3949" w14:textId="77777777" w:rsidTr="00A72076">
        <w:trPr>
          <w:jc w:val="center"/>
          <w:ins w:id="175" w:author="Kaan Keskin" w:date="2025-07-13T15:54:00Z"/>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8F9314D"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176" w:author="Kaan Keskin" w:date="2025-07-13T15:54:00Z" w16du:dateUtc="2025-07-13T12:54:00Z"/>
                <w:rFonts w:ascii="Helvetica" w:eastAsia="Helvetica" w:hAnsi="Helvetica" w:cs="Helvetica"/>
                <w:color w:val="000000"/>
                <w:lang w:val="en-US"/>
                <w:rPrChange w:id="177" w:author="Kaan Keskin" w:date="2025-07-13T15:54:00Z" w16du:dateUtc="2025-07-13T12:54:00Z">
                  <w:rPr>
                    <w:ins w:id="178" w:author="Kaan Keskin" w:date="2025-07-13T15:54:00Z" w16du:dateUtc="2025-07-13T12:54:00Z"/>
                    <w:rFonts w:ascii="Helvetica" w:eastAsia="Helvetica" w:hAnsi="Helvetica" w:cs="Helvetica"/>
                    <w:color w:val="000000"/>
                  </w:rPr>
                </w:rPrChange>
              </w:rPr>
            </w:pPr>
            <w:ins w:id="179" w:author="Kaan Keskin" w:date="2025-07-13T15:54:00Z" w16du:dateUtc="2025-07-13T12:54:00Z">
              <w:r w:rsidRPr="00BF05ED">
                <w:rPr>
                  <w:rFonts w:ascii="Helvetica" w:eastAsia="Helvetica" w:hAnsi="Helvetica" w:cs="Helvetica"/>
                  <w:color w:val="000000"/>
                  <w:lang w:val="en-US"/>
                  <w:rPrChange w:id="180" w:author="Kaan Keskin" w:date="2025-07-13T15:54:00Z" w16du:dateUtc="2025-07-13T12:54:00Z">
                    <w:rPr>
                      <w:rFonts w:ascii="Helvetica" w:eastAsia="Helvetica" w:hAnsi="Helvetica" w:cs="Helvetica"/>
                      <w:color w:val="000000"/>
                    </w:rPr>
                  </w:rPrChange>
                </w:rPr>
                <w:t>Age (mean (SD))</w:t>
              </w:r>
            </w:ins>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AE510E4"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181" w:author="Kaan Keskin" w:date="2025-07-13T15:54:00Z" w16du:dateUtc="2025-07-13T12:54:00Z"/>
                <w:rFonts w:ascii="Helvetica" w:eastAsia="Helvetica" w:hAnsi="Helvetica" w:cs="Helvetica"/>
                <w:color w:val="000000"/>
                <w:lang w:val="en-US"/>
                <w:rPrChange w:id="182" w:author="Kaan Keskin" w:date="2025-07-13T15:54:00Z" w16du:dateUtc="2025-07-13T12:54:00Z">
                  <w:rPr>
                    <w:ins w:id="183" w:author="Kaan Keskin" w:date="2025-07-13T15:54:00Z" w16du:dateUtc="2025-07-13T12:54:00Z"/>
                    <w:rFonts w:ascii="Helvetica" w:eastAsia="Helvetica" w:hAnsi="Helvetica" w:cs="Helvetica"/>
                    <w:color w:val="000000"/>
                  </w:rPr>
                </w:rPrChange>
              </w:rPr>
            </w:pPr>
            <w:ins w:id="184" w:author="Kaan Keskin" w:date="2025-07-13T15:54:00Z" w16du:dateUtc="2025-07-13T12:54:00Z">
              <w:r w:rsidRPr="00BF05ED">
                <w:rPr>
                  <w:rFonts w:ascii="Helvetica" w:eastAsia="Helvetica" w:hAnsi="Helvetica" w:cs="Helvetica"/>
                  <w:color w:val="000000"/>
                  <w:lang w:val="en-US"/>
                  <w:rPrChange w:id="185" w:author="Kaan Keskin" w:date="2025-07-13T15:54:00Z" w16du:dateUtc="2025-07-13T12:54:00Z">
                    <w:rPr>
                      <w:rFonts w:ascii="Helvetica" w:eastAsia="Helvetica" w:hAnsi="Helvetica" w:cs="Helvetica"/>
                      <w:color w:val="000000"/>
                    </w:rPr>
                  </w:rPrChange>
                </w:rPr>
                <w:t>39.97 (10.85)</w:t>
              </w:r>
            </w:ins>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0C5E454"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186" w:author="Kaan Keskin" w:date="2025-07-13T15:54:00Z" w16du:dateUtc="2025-07-13T12:54:00Z"/>
                <w:rFonts w:ascii="Helvetica" w:eastAsia="Helvetica" w:hAnsi="Helvetica" w:cs="Helvetica"/>
                <w:color w:val="000000"/>
                <w:lang w:val="en-US"/>
                <w:rPrChange w:id="187" w:author="Kaan Keskin" w:date="2025-07-13T15:54:00Z" w16du:dateUtc="2025-07-13T12:54:00Z">
                  <w:rPr>
                    <w:ins w:id="188" w:author="Kaan Keskin" w:date="2025-07-13T15:54:00Z" w16du:dateUtc="2025-07-13T12:54:00Z"/>
                    <w:rFonts w:ascii="Helvetica" w:eastAsia="Helvetica" w:hAnsi="Helvetica" w:cs="Helvetica"/>
                    <w:color w:val="000000"/>
                  </w:rPr>
                </w:rPrChange>
              </w:rPr>
            </w:pPr>
            <w:ins w:id="189" w:author="Kaan Keskin" w:date="2025-07-13T15:54:00Z" w16du:dateUtc="2025-07-13T12:54:00Z">
              <w:r w:rsidRPr="00BF05ED">
                <w:rPr>
                  <w:rFonts w:ascii="Helvetica" w:eastAsia="Helvetica" w:hAnsi="Helvetica" w:cs="Helvetica"/>
                  <w:color w:val="000000"/>
                  <w:lang w:val="en-US"/>
                  <w:rPrChange w:id="190" w:author="Kaan Keskin" w:date="2025-07-13T15:54:00Z" w16du:dateUtc="2025-07-13T12:54:00Z">
                    <w:rPr>
                      <w:rFonts w:ascii="Helvetica" w:eastAsia="Helvetica" w:hAnsi="Helvetica" w:cs="Helvetica"/>
                      <w:color w:val="000000"/>
                    </w:rPr>
                  </w:rPrChange>
                </w:rPr>
                <w:t>38.00 (12.47)</w:t>
              </w:r>
            </w:ins>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2D53AC5"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191" w:author="Kaan Keskin" w:date="2025-07-13T15:54:00Z" w16du:dateUtc="2025-07-13T12:54:00Z"/>
                <w:rFonts w:ascii="Helvetica" w:eastAsia="Helvetica" w:hAnsi="Helvetica" w:cs="Helvetica"/>
                <w:color w:val="000000"/>
                <w:lang w:val="en-US"/>
                <w:rPrChange w:id="192" w:author="Kaan Keskin" w:date="2025-07-13T15:54:00Z" w16du:dateUtc="2025-07-13T12:54:00Z">
                  <w:rPr>
                    <w:ins w:id="193" w:author="Kaan Keskin" w:date="2025-07-13T15:54:00Z" w16du:dateUtc="2025-07-13T12:54:00Z"/>
                    <w:rFonts w:ascii="Helvetica" w:eastAsia="Helvetica" w:hAnsi="Helvetica" w:cs="Helvetica"/>
                    <w:color w:val="000000"/>
                  </w:rPr>
                </w:rPrChange>
              </w:rPr>
            </w:pPr>
            <w:ins w:id="194" w:author="Kaan Keskin" w:date="2025-07-13T15:54:00Z" w16du:dateUtc="2025-07-13T12:54:00Z">
              <w:r w:rsidRPr="00BF05ED">
                <w:rPr>
                  <w:rFonts w:ascii="Helvetica" w:eastAsia="Helvetica" w:hAnsi="Helvetica" w:cs="Helvetica"/>
                  <w:color w:val="000000"/>
                  <w:lang w:val="en-US"/>
                  <w:rPrChange w:id="195" w:author="Kaan Keskin" w:date="2025-07-13T15:54:00Z" w16du:dateUtc="2025-07-13T12:54:00Z">
                    <w:rPr>
                      <w:rFonts w:ascii="Helvetica" w:eastAsia="Helvetica" w:hAnsi="Helvetica" w:cs="Helvetica"/>
                      <w:color w:val="000000"/>
                    </w:rPr>
                  </w:rPrChange>
                </w:rPr>
                <w:t>0.476</w:t>
              </w:r>
            </w:ins>
          </w:p>
        </w:tc>
      </w:tr>
      <w:tr w:rsidR="00BF05ED" w:rsidRPr="00BF05ED" w14:paraId="2B9BBF9D" w14:textId="77777777" w:rsidTr="00A72076">
        <w:trPr>
          <w:jc w:val="center"/>
          <w:ins w:id="196" w:author="Kaan Keskin" w:date="2025-07-13T15:54:00Z"/>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66E7553"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197" w:author="Kaan Keskin" w:date="2025-07-13T15:54:00Z" w16du:dateUtc="2025-07-13T12:54:00Z"/>
                <w:rFonts w:ascii="Helvetica" w:eastAsia="Helvetica" w:hAnsi="Helvetica" w:cs="Helvetica"/>
                <w:color w:val="000000"/>
                <w:lang w:val="en-US"/>
                <w:rPrChange w:id="198" w:author="Kaan Keskin" w:date="2025-07-13T15:54:00Z" w16du:dateUtc="2025-07-13T12:54:00Z">
                  <w:rPr>
                    <w:ins w:id="199" w:author="Kaan Keskin" w:date="2025-07-13T15:54:00Z" w16du:dateUtc="2025-07-13T12:54:00Z"/>
                    <w:rFonts w:ascii="Helvetica" w:eastAsia="Helvetica" w:hAnsi="Helvetica" w:cs="Helvetica"/>
                    <w:color w:val="000000"/>
                  </w:rPr>
                </w:rPrChange>
              </w:rPr>
            </w:pPr>
            <w:ins w:id="200" w:author="Kaan Keskin" w:date="2025-07-13T15:54:00Z" w16du:dateUtc="2025-07-13T12:54:00Z">
              <w:r w:rsidRPr="00BF05ED">
                <w:rPr>
                  <w:rFonts w:ascii="Helvetica" w:eastAsia="Helvetica" w:hAnsi="Helvetica" w:cs="Helvetica"/>
                  <w:color w:val="000000"/>
                  <w:lang w:val="en-US"/>
                  <w:rPrChange w:id="201" w:author="Kaan Keskin" w:date="2025-07-13T15:54:00Z" w16du:dateUtc="2025-07-13T12:54:00Z">
                    <w:rPr>
                      <w:rFonts w:ascii="Helvetica" w:eastAsia="Helvetica" w:hAnsi="Helvetica" w:cs="Helvetica"/>
                      <w:color w:val="000000"/>
                    </w:rPr>
                  </w:rPrChange>
                </w:rPr>
                <w:t>Education Years (mean (SD))</w:t>
              </w:r>
            </w:ins>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697A66C"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02" w:author="Kaan Keskin" w:date="2025-07-13T15:54:00Z" w16du:dateUtc="2025-07-13T12:54:00Z"/>
                <w:rFonts w:ascii="Helvetica" w:eastAsia="Helvetica" w:hAnsi="Helvetica" w:cs="Helvetica"/>
                <w:color w:val="000000"/>
                <w:lang w:val="en-US"/>
                <w:rPrChange w:id="203" w:author="Kaan Keskin" w:date="2025-07-13T15:54:00Z" w16du:dateUtc="2025-07-13T12:54:00Z">
                  <w:rPr>
                    <w:ins w:id="204" w:author="Kaan Keskin" w:date="2025-07-13T15:54:00Z" w16du:dateUtc="2025-07-13T12:54:00Z"/>
                    <w:rFonts w:ascii="Helvetica" w:eastAsia="Helvetica" w:hAnsi="Helvetica" w:cs="Helvetica"/>
                    <w:color w:val="000000"/>
                  </w:rPr>
                </w:rPrChange>
              </w:rPr>
            </w:pPr>
            <w:ins w:id="205" w:author="Kaan Keskin" w:date="2025-07-13T15:54:00Z" w16du:dateUtc="2025-07-13T12:54:00Z">
              <w:r w:rsidRPr="00BF05ED">
                <w:rPr>
                  <w:rFonts w:ascii="Helvetica" w:eastAsia="Helvetica" w:hAnsi="Helvetica" w:cs="Helvetica"/>
                  <w:color w:val="000000"/>
                  <w:lang w:val="en-US"/>
                  <w:rPrChange w:id="206" w:author="Kaan Keskin" w:date="2025-07-13T15:54:00Z" w16du:dateUtc="2025-07-13T12:54:00Z">
                    <w:rPr>
                      <w:rFonts w:ascii="Helvetica" w:eastAsia="Helvetica" w:hAnsi="Helvetica" w:cs="Helvetica"/>
                      <w:color w:val="000000"/>
                    </w:rPr>
                  </w:rPrChange>
                </w:rPr>
                <w:t>12.97 (3.17)</w:t>
              </w:r>
            </w:ins>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2D8830F"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07" w:author="Kaan Keskin" w:date="2025-07-13T15:54:00Z" w16du:dateUtc="2025-07-13T12:54:00Z"/>
                <w:rFonts w:ascii="Helvetica" w:eastAsia="Helvetica" w:hAnsi="Helvetica" w:cs="Helvetica"/>
                <w:color w:val="000000"/>
                <w:lang w:val="en-US"/>
                <w:rPrChange w:id="208" w:author="Kaan Keskin" w:date="2025-07-13T15:54:00Z" w16du:dateUtc="2025-07-13T12:54:00Z">
                  <w:rPr>
                    <w:ins w:id="209" w:author="Kaan Keskin" w:date="2025-07-13T15:54:00Z" w16du:dateUtc="2025-07-13T12:54:00Z"/>
                    <w:rFonts w:ascii="Helvetica" w:eastAsia="Helvetica" w:hAnsi="Helvetica" w:cs="Helvetica"/>
                    <w:color w:val="000000"/>
                  </w:rPr>
                </w:rPrChange>
              </w:rPr>
            </w:pPr>
            <w:ins w:id="210" w:author="Kaan Keskin" w:date="2025-07-13T15:54:00Z" w16du:dateUtc="2025-07-13T12:54:00Z">
              <w:r w:rsidRPr="00BF05ED">
                <w:rPr>
                  <w:rFonts w:ascii="Helvetica" w:eastAsia="Helvetica" w:hAnsi="Helvetica" w:cs="Helvetica"/>
                  <w:color w:val="000000"/>
                  <w:lang w:val="en-US"/>
                  <w:rPrChange w:id="211" w:author="Kaan Keskin" w:date="2025-07-13T15:54:00Z" w16du:dateUtc="2025-07-13T12:54:00Z">
                    <w:rPr>
                      <w:rFonts w:ascii="Helvetica" w:eastAsia="Helvetica" w:hAnsi="Helvetica" w:cs="Helvetica"/>
                      <w:color w:val="000000"/>
                    </w:rPr>
                  </w:rPrChange>
                </w:rPr>
                <w:t>12.98 (3.81)</w:t>
              </w:r>
            </w:ins>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72899A9"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12" w:author="Kaan Keskin" w:date="2025-07-13T15:54:00Z" w16du:dateUtc="2025-07-13T12:54:00Z"/>
                <w:rFonts w:ascii="Helvetica" w:eastAsia="Helvetica" w:hAnsi="Helvetica" w:cs="Helvetica"/>
                <w:color w:val="000000"/>
                <w:lang w:val="en-US"/>
                <w:rPrChange w:id="213" w:author="Kaan Keskin" w:date="2025-07-13T15:54:00Z" w16du:dateUtc="2025-07-13T12:54:00Z">
                  <w:rPr>
                    <w:ins w:id="214" w:author="Kaan Keskin" w:date="2025-07-13T15:54:00Z" w16du:dateUtc="2025-07-13T12:54:00Z"/>
                    <w:rFonts w:ascii="Helvetica" w:eastAsia="Helvetica" w:hAnsi="Helvetica" w:cs="Helvetica"/>
                    <w:color w:val="000000"/>
                  </w:rPr>
                </w:rPrChange>
              </w:rPr>
            </w:pPr>
            <w:ins w:id="215" w:author="Kaan Keskin" w:date="2025-07-13T15:54:00Z" w16du:dateUtc="2025-07-13T12:54:00Z">
              <w:r w:rsidRPr="00BF05ED">
                <w:rPr>
                  <w:rFonts w:ascii="Helvetica" w:eastAsia="Helvetica" w:hAnsi="Helvetica" w:cs="Helvetica"/>
                  <w:color w:val="000000"/>
                  <w:lang w:val="en-US"/>
                  <w:rPrChange w:id="216" w:author="Kaan Keskin" w:date="2025-07-13T15:54:00Z" w16du:dateUtc="2025-07-13T12:54:00Z">
                    <w:rPr>
                      <w:rFonts w:ascii="Helvetica" w:eastAsia="Helvetica" w:hAnsi="Helvetica" w:cs="Helvetica"/>
                      <w:color w:val="000000"/>
                    </w:rPr>
                  </w:rPrChange>
                </w:rPr>
                <w:t>0.987</w:t>
              </w:r>
            </w:ins>
          </w:p>
        </w:tc>
      </w:tr>
      <w:tr w:rsidR="00BF05ED" w:rsidRPr="00BF05ED" w14:paraId="53FBEFAD" w14:textId="77777777" w:rsidTr="00A72076">
        <w:trPr>
          <w:jc w:val="center"/>
          <w:ins w:id="217" w:author="Kaan Keskin" w:date="2025-07-13T15:54:00Z"/>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112AE00"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18" w:author="Kaan Keskin" w:date="2025-07-13T15:54:00Z" w16du:dateUtc="2025-07-13T12:54:00Z"/>
                <w:rFonts w:ascii="Helvetica" w:eastAsia="Helvetica" w:hAnsi="Helvetica" w:cs="Helvetica"/>
                <w:b/>
                <w:i/>
                <w:color w:val="000000"/>
                <w:lang w:val="en-US"/>
                <w:rPrChange w:id="219" w:author="Kaan Keskin" w:date="2025-07-13T15:54:00Z" w16du:dateUtc="2025-07-13T12:54:00Z">
                  <w:rPr>
                    <w:ins w:id="220" w:author="Kaan Keskin" w:date="2025-07-13T15:54:00Z" w16du:dateUtc="2025-07-13T12:54:00Z"/>
                    <w:rFonts w:ascii="Helvetica" w:eastAsia="Helvetica" w:hAnsi="Helvetica" w:cs="Helvetica"/>
                    <w:b/>
                    <w:i/>
                    <w:color w:val="000000"/>
                  </w:rPr>
                </w:rPrChange>
              </w:rPr>
            </w:pPr>
            <w:ins w:id="221" w:author="Kaan Keskin" w:date="2025-07-13T15:54:00Z" w16du:dateUtc="2025-07-13T12:54:00Z">
              <w:r w:rsidRPr="00BF05ED">
                <w:rPr>
                  <w:rFonts w:ascii="Helvetica" w:eastAsia="Helvetica" w:hAnsi="Helvetica" w:cs="Helvetica"/>
                  <w:b/>
                  <w:i/>
                  <w:color w:val="000000"/>
                  <w:lang w:val="en-US"/>
                  <w:rPrChange w:id="222" w:author="Kaan Keskin" w:date="2025-07-13T15:54:00Z" w16du:dateUtc="2025-07-13T12:54:00Z">
                    <w:rPr>
                      <w:rFonts w:ascii="Helvetica" w:eastAsia="Helvetica" w:hAnsi="Helvetica" w:cs="Helvetica"/>
                      <w:b/>
                      <w:i/>
                      <w:color w:val="000000"/>
                    </w:rPr>
                  </w:rPrChange>
                </w:rPr>
                <w:t>Clinical measures</w:t>
              </w:r>
            </w:ins>
          </w:p>
        </w:tc>
        <w:tc>
          <w:tcPr>
            <w:tcW w:w="4644" w:type="dxa"/>
            <w:gridSpan w:val="3"/>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4A9DFD0"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23" w:author="Kaan Keskin" w:date="2025-07-13T15:54:00Z" w16du:dateUtc="2025-07-13T12:54:00Z"/>
                <w:rFonts w:ascii="Helvetica" w:eastAsia="Helvetica" w:hAnsi="Helvetica" w:cs="Helvetica"/>
                <w:b/>
                <w:i/>
                <w:color w:val="000000"/>
                <w:lang w:val="en-US"/>
                <w:rPrChange w:id="224" w:author="Kaan Keskin" w:date="2025-07-13T15:54:00Z" w16du:dateUtc="2025-07-13T12:54:00Z">
                  <w:rPr>
                    <w:ins w:id="225" w:author="Kaan Keskin" w:date="2025-07-13T15:54:00Z" w16du:dateUtc="2025-07-13T12:54:00Z"/>
                    <w:rFonts w:ascii="Helvetica" w:eastAsia="Helvetica" w:hAnsi="Helvetica" w:cs="Helvetica"/>
                    <w:b/>
                    <w:i/>
                    <w:color w:val="000000"/>
                  </w:rPr>
                </w:rPrChange>
              </w:rPr>
            </w:pPr>
          </w:p>
        </w:tc>
      </w:tr>
      <w:tr w:rsidR="00BF05ED" w:rsidRPr="00BF05ED" w14:paraId="407AB9A9" w14:textId="77777777" w:rsidTr="00A72076">
        <w:trPr>
          <w:jc w:val="center"/>
          <w:ins w:id="226" w:author="Kaan Keskin" w:date="2025-07-13T15:54:00Z"/>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32693C5"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27" w:author="Kaan Keskin" w:date="2025-07-13T15:54:00Z" w16du:dateUtc="2025-07-13T12:54:00Z"/>
                <w:rFonts w:ascii="Helvetica" w:eastAsia="Helvetica" w:hAnsi="Helvetica" w:cs="Helvetica"/>
                <w:color w:val="000000"/>
                <w:lang w:val="en-US"/>
                <w:rPrChange w:id="228" w:author="Kaan Keskin" w:date="2025-07-13T15:54:00Z" w16du:dateUtc="2025-07-13T12:54:00Z">
                  <w:rPr>
                    <w:ins w:id="229" w:author="Kaan Keskin" w:date="2025-07-13T15:54:00Z" w16du:dateUtc="2025-07-13T12:54:00Z"/>
                    <w:rFonts w:ascii="Helvetica" w:eastAsia="Helvetica" w:hAnsi="Helvetica" w:cs="Helvetica"/>
                    <w:color w:val="000000"/>
                  </w:rPr>
                </w:rPrChange>
              </w:rPr>
            </w:pPr>
            <w:ins w:id="230" w:author="Kaan Keskin" w:date="2025-07-13T15:54:00Z" w16du:dateUtc="2025-07-13T12:54:00Z">
              <w:r w:rsidRPr="00BF05ED">
                <w:rPr>
                  <w:rFonts w:ascii="Helvetica" w:eastAsia="Helvetica" w:hAnsi="Helvetica" w:cs="Helvetica"/>
                  <w:color w:val="000000"/>
                  <w:lang w:val="en-US"/>
                  <w:rPrChange w:id="231" w:author="Kaan Keskin" w:date="2025-07-13T15:54:00Z" w16du:dateUtc="2025-07-13T12:54:00Z">
                    <w:rPr>
                      <w:rFonts w:ascii="Helvetica" w:eastAsia="Helvetica" w:hAnsi="Helvetica" w:cs="Helvetica"/>
                      <w:color w:val="000000"/>
                    </w:rPr>
                  </w:rPrChange>
                </w:rPr>
                <w:t>Age of Onset (mean (SD))</w:t>
              </w:r>
            </w:ins>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9FFB0D3"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32" w:author="Kaan Keskin" w:date="2025-07-13T15:54:00Z" w16du:dateUtc="2025-07-13T12:54:00Z"/>
                <w:rFonts w:ascii="Helvetica" w:eastAsia="Helvetica" w:hAnsi="Helvetica" w:cs="Helvetica"/>
                <w:color w:val="000000"/>
                <w:lang w:val="en-US"/>
                <w:rPrChange w:id="233" w:author="Kaan Keskin" w:date="2025-07-13T15:54:00Z" w16du:dateUtc="2025-07-13T12:54:00Z">
                  <w:rPr>
                    <w:ins w:id="234" w:author="Kaan Keskin" w:date="2025-07-13T15:54:00Z" w16du:dateUtc="2025-07-13T12:54:00Z"/>
                    <w:rFonts w:ascii="Helvetica" w:eastAsia="Helvetica" w:hAnsi="Helvetica" w:cs="Helvetica"/>
                    <w:color w:val="000000"/>
                  </w:rPr>
                </w:rPrChange>
              </w:rPr>
            </w:pPr>
            <w:ins w:id="235" w:author="Kaan Keskin" w:date="2025-07-13T15:54:00Z" w16du:dateUtc="2025-07-13T12:54:00Z">
              <w:r w:rsidRPr="00BF05ED">
                <w:rPr>
                  <w:rFonts w:ascii="Helvetica" w:eastAsia="Helvetica" w:hAnsi="Helvetica" w:cs="Helvetica"/>
                  <w:color w:val="000000"/>
                  <w:lang w:val="en-US"/>
                  <w:rPrChange w:id="236" w:author="Kaan Keskin" w:date="2025-07-13T15:54:00Z" w16du:dateUtc="2025-07-13T12:54:00Z">
                    <w:rPr>
                      <w:rFonts w:ascii="Helvetica" w:eastAsia="Helvetica" w:hAnsi="Helvetica" w:cs="Helvetica"/>
                      <w:color w:val="000000"/>
                    </w:rPr>
                  </w:rPrChange>
                </w:rPr>
                <w:t>26.40 (7.00)</w:t>
              </w:r>
            </w:ins>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12F7AB3"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37" w:author="Kaan Keskin" w:date="2025-07-13T15:54:00Z" w16du:dateUtc="2025-07-13T12:54:00Z"/>
                <w:rFonts w:ascii="Helvetica" w:eastAsia="Helvetica" w:hAnsi="Helvetica" w:cs="Helvetica"/>
                <w:color w:val="000000"/>
                <w:lang w:val="en-US"/>
                <w:rPrChange w:id="238" w:author="Kaan Keskin" w:date="2025-07-13T15:54:00Z" w16du:dateUtc="2025-07-13T12:54:00Z">
                  <w:rPr>
                    <w:ins w:id="239" w:author="Kaan Keskin" w:date="2025-07-13T15:54:00Z" w16du:dateUtc="2025-07-13T12:54:00Z"/>
                    <w:rFonts w:ascii="Helvetica" w:eastAsia="Helvetica" w:hAnsi="Helvetica" w:cs="Helvetica"/>
                    <w:color w:val="000000"/>
                  </w:rPr>
                </w:rPrChange>
              </w:rPr>
            </w:pP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58312F2"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40" w:author="Kaan Keskin" w:date="2025-07-13T15:54:00Z" w16du:dateUtc="2025-07-13T12:54:00Z"/>
                <w:rFonts w:ascii="Helvetica" w:eastAsia="Helvetica" w:hAnsi="Helvetica" w:cs="Helvetica"/>
                <w:color w:val="000000"/>
                <w:lang w:val="en-US"/>
                <w:rPrChange w:id="241" w:author="Kaan Keskin" w:date="2025-07-13T15:54:00Z" w16du:dateUtc="2025-07-13T12:54:00Z">
                  <w:rPr>
                    <w:ins w:id="242" w:author="Kaan Keskin" w:date="2025-07-13T15:54:00Z" w16du:dateUtc="2025-07-13T12:54:00Z"/>
                    <w:rFonts w:ascii="Helvetica" w:eastAsia="Helvetica" w:hAnsi="Helvetica" w:cs="Helvetica"/>
                    <w:color w:val="000000"/>
                  </w:rPr>
                </w:rPrChange>
              </w:rPr>
            </w:pPr>
          </w:p>
        </w:tc>
      </w:tr>
      <w:tr w:rsidR="00BF05ED" w:rsidRPr="00BF05ED" w14:paraId="3FC17552" w14:textId="77777777" w:rsidTr="00A72076">
        <w:trPr>
          <w:jc w:val="center"/>
          <w:ins w:id="243" w:author="Kaan Keskin" w:date="2025-07-13T15:54:00Z"/>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F3169E0"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44" w:author="Kaan Keskin" w:date="2025-07-13T15:54:00Z" w16du:dateUtc="2025-07-13T12:54:00Z"/>
                <w:rFonts w:ascii="Helvetica" w:eastAsia="Helvetica" w:hAnsi="Helvetica" w:cs="Helvetica"/>
                <w:color w:val="000000"/>
                <w:lang w:val="en-US"/>
                <w:rPrChange w:id="245" w:author="Kaan Keskin" w:date="2025-07-13T15:54:00Z" w16du:dateUtc="2025-07-13T12:54:00Z">
                  <w:rPr>
                    <w:ins w:id="246" w:author="Kaan Keskin" w:date="2025-07-13T15:54:00Z" w16du:dateUtc="2025-07-13T12:54:00Z"/>
                    <w:rFonts w:ascii="Helvetica" w:eastAsia="Helvetica" w:hAnsi="Helvetica" w:cs="Helvetica"/>
                    <w:color w:val="000000"/>
                  </w:rPr>
                </w:rPrChange>
              </w:rPr>
            </w:pPr>
            <w:ins w:id="247" w:author="Kaan Keskin" w:date="2025-07-13T15:54:00Z" w16du:dateUtc="2025-07-13T12:54:00Z">
              <w:r w:rsidRPr="00BF05ED">
                <w:rPr>
                  <w:rFonts w:ascii="Helvetica" w:eastAsia="Helvetica" w:hAnsi="Helvetica" w:cs="Helvetica"/>
                  <w:color w:val="000000"/>
                  <w:lang w:val="en-US"/>
                  <w:rPrChange w:id="248" w:author="Kaan Keskin" w:date="2025-07-13T15:54:00Z" w16du:dateUtc="2025-07-13T12:54:00Z">
                    <w:rPr>
                      <w:rFonts w:ascii="Helvetica" w:eastAsia="Helvetica" w:hAnsi="Helvetica" w:cs="Helvetica"/>
                      <w:color w:val="000000"/>
                    </w:rPr>
                  </w:rPrChange>
                </w:rPr>
                <w:lastRenderedPageBreak/>
                <w:t>Duration of Illness (mean (SD))</w:t>
              </w:r>
            </w:ins>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5B79C47"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49" w:author="Kaan Keskin" w:date="2025-07-13T15:54:00Z" w16du:dateUtc="2025-07-13T12:54:00Z"/>
                <w:rFonts w:ascii="Helvetica" w:eastAsia="Helvetica" w:hAnsi="Helvetica" w:cs="Helvetica"/>
                <w:color w:val="000000"/>
                <w:lang w:val="en-US"/>
                <w:rPrChange w:id="250" w:author="Kaan Keskin" w:date="2025-07-13T15:54:00Z" w16du:dateUtc="2025-07-13T12:54:00Z">
                  <w:rPr>
                    <w:ins w:id="251" w:author="Kaan Keskin" w:date="2025-07-13T15:54:00Z" w16du:dateUtc="2025-07-13T12:54:00Z"/>
                    <w:rFonts w:ascii="Helvetica" w:eastAsia="Helvetica" w:hAnsi="Helvetica" w:cs="Helvetica"/>
                    <w:color w:val="000000"/>
                  </w:rPr>
                </w:rPrChange>
              </w:rPr>
            </w:pPr>
            <w:ins w:id="252" w:author="Kaan Keskin" w:date="2025-07-13T15:54:00Z" w16du:dateUtc="2025-07-13T12:54:00Z">
              <w:r w:rsidRPr="00BF05ED">
                <w:rPr>
                  <w:rFonts w:ascii="Helvetica" w:eastAsia="Helvetica" w:hAnsi="Helvetica" w:cs="Helvetica"/>
                  <w:color w:val="000000"/>
                  <w:lang w:val="en-US"/>
                  <w:rPrChange w:id="253" w:author="Kaan Keskin" w:date="2025-07-13T15:54:00Z" w16du:dateUtc="2025-07-13T12:54:00Z">
                    <w:rPr>
                      <w:rFonts w:ascii="Helvetica" w:eastAsia="Helvetica" w:hAnsi="Helvetica" w:cs="Helvetica"/>
                      <w:color w:val="000000"/>
                    </w:rPr>
                  </w:rPrChange>
                </w:rPr>
                <w:t>13.33 (10.28)</w:t>
              </w:r>
            </w:ins>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FF32AD5"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54" w:author="Kaan Keskin" w:date="2025-07-13T15:54:00Z" w16du:dateUtc="2025-07-13T12:54:00Z"/>
                <w:rFonts w:ascii="Helvetica" w:eastAsia="Helvetica" w:hAnsi="Helvetica" w:cs="Helvetica"/>
                <w:color w:val="000000"/>
                <w:lang w:val="en-US"/>
                <w:rPrChange w:id="255" w:author="Kaan Keskin" w:date="2025-07-13T15:54:00Z" w16du:dateUtc="2025-07-13T12:54:00Z">
                  <w:rPr>
                    <w:ins w:id="256" w:author="Kaan Keskin" w:date="2025-07-13T15:54:00Z" w16du:dateUtc="2025-07-13T12:54:00Z"/>
                    <w:rFonts w:ascii="Helvetica" w:eastAsia="Helvetica" w:hAnsi="Helvetica" w:cs="Helvetica"/>
                    <w:color w:val="000000"/>
                  </w:rPr>
                </w:rPrChange>
              </w:rPr>
            </w:pP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EBEFB74"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57" w:author="Kaan Keskin" w:date="2025-07-13T15:54:00Z" w16du:dateUtc="2025-07-13T12:54:00Z"/>
                <w:rFonts w:ascii="Helvetica" w:eastAsia="Helvetica" w:hAnsi="Helvetica" w:cs="Helvetica"/>
                <w:color w:val="000000"/>
                <w:lang w:val="en-US"/>
                <w:rPrChange w:id="258" w:author="Kaan Keskin" w:date="2025-07-13T15:54:00Z" w16du:dateUtc="2025-07-13T12:54:00Z">
                  <w:rPr>
                    <w:ins w:id="259" w:author="Kaan Keskin" w:date="2025-07-13T15:54:00Z" w16du:dateUtc="2025-07-13T12:54:00Z"/>
                    <w:rFonts w:ascii="Helvetica" w:eastAsia="Helvetica" w:hAnsi="Helvetica" w:cs="Helvetica"/>
                    <w:color w:val="000000"/>
                  </w:rPr>
                </w:rPrChange>
              </w:rPr>
            </w:pPr>
          </w:p>
        </w:tc>
      </w:tr>
      <w:tr w:rsidR="00BF05ED" w:rsidRPr="00BF05ED" w14:paraId="54FCCE5B" w14:textId="77777777" w:rsidTr="00A72076">
        <w:trPr>
          <w:jc w:val="center"/>
          <w:ins w:id="260" w:author="Kaan Keskin" w:date="2025-07-13T15:54:00Z"/>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BBE9F01"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61" w:author="Kaan Keskin" w:date="2025-07-13T15:54:00Z" w16du:dateUtc="2025-07-13T12:54:00Z"/>
                <w:rFonts w:ascii="Helvetica" w:eastAsia="Helvetica" w:hAnsi="Helvetica" w:cs="Helvetica"/>
                <w:color w:val="000000"/>
                <w:lang w:val="en-US"/>
                <w:rPrChange w:id="262" w:author="Kaan Keskin" w:date="2025-07-13T15:54:00Z" w16du:dateUtc="2025-07-13T12:54:00Z">
                  <w:rPr>
                    <w:ins w:id="263" w:author="Kaan Keskin" w:date="2025-07-13T15:54:00Z" w16du:dateUtc="2025-07-13T12:54:00Z"/>
                    <w:rFonts w:ascii="Helvetica" w:eastAsia="Helvetica" w:hAnsi="Helvetica" w:cs="Helvetica"/>
                    <w:color w:val="000000"/>
                  </w:rPr>
                </w:rPrChange>
              </w:rPr>
            </w:pPr>
            <w:ins w:id="264" w:author="Kaan Keskin" w:date="2025-07-13T15:54:00Z" w16du:dateUtc="2025-07-13T12:54:00Z">
              <w:r w:rsidRPr="00BF05ED">
                <w:rPr>
                  <w:rFonts w:ascii="Helvetica" w:eastAsia="Helvetica" w:hAnsi="Helvetica" w:cs="Helvetica"/>
                  <w:color w:val="000000"/>
                  <w:lang w:val="en-US"/>
                  <w:rPrChange w:id="265" w:author="Kaan Keskin" w:date="2025-07-13T15:54:00Z" w16du:dateUtc="2025-07-13T12:54:00Z">
                    <w:rPr>
                      <w:rFonts w:ascii="Helvetica" w:eastAsia="Helvetica" w:hAnsi="Helvetica" w:cs="Helvetica"/>
                      <w:color w:val="000000"/>
                    </w:rPr>
                  </w:rPrChange>
                </w:rPr>
                <w:t>CBZ (mean (SD))</w:t>
              </w:r>
            </w:ins>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AE6EFDC"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66" w:author="Kaan Keskin" w:date="2025-07-13T15:54:00Z" w16du:dateUtc="2025-07-13T12:54:00Z"/>
                <w:rFonts w:ascii="Helvetica" w:eastAsia="Helvetica" w:hAnsi="Helvetica" w:cs="Helvetica"/>
                <w:color w:val="000000"/>
                <w:lang w:val="en-US"/>
                <w:rPrChange w:id="267" w:author="Kaan Keskin" w:date="2025-07-13T15:54:00Z" w16du:dateUtc="2025-07-13T12:54:00Z">
                  <w:rPr>
                    <w:ins w:id="268" w:author="Kaan Keskin" w:date="2025-07-13T15:54:00Z" w16du:dateUtc="2025-07-13T12:54:00Z"/>
                    <w:rFonts w:ascii="Helvetica" w:eastAsia="Helvetica" w:hAnsi="Helvetica" w:cs="Helvetica"/>
                    <w:color w:val="000000"/>
                  </w:rPr>
                </w:rPrChange>
              </w:rPr>
            </w:pPr>
            <w:ins w:id="269" w:author="Kaan Keskin" w:date="2025-07-13T15:54:00Z" w16du:dateUtc="2025-07-13T12:54:00Z">
              <w:r w:rsidRPr="00BF05ED">
                <w:rPr>
                  <w:rFonts w:ascii="Helvetica" w:eastAsia="Helvetica" w:hAnsi="Helvetica" w:cs="Helvetica"/>
                  <w:color w:val="000000"/>
                  <w:lang w:val="en-US"/>
                  <w:rPrChange w:id="270" w:author="Kaan Keskin" w:date="2025-07-13T15:54:00Z" w16du:dateUtc="2025-07-13T12:54:00Z">
                    <w:rPr>
                      <w:rFonts w:ascii="Helvetica" w:eastAsia="Helvetica" w:hAnsi="Helvetica" w:cs="Helvetica"/>
                      <w:color w:val="000000"/>
                    </w:rPr>
                  </w:rPrChange>
                </w:rPr>
                <w:t>493.84 (350.24)</w:t>
              </w:r>
            </w:ins>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88CA68F"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71" w:author="Kaan Keskin" w:date="2025-07-13T15:54:00Z" w16du:dateUtc="2025-07-13T12:54:00Z"/>
                <w:rFonts w:ascii="Helvetica" w:eastAsia="Helvetica" w:hAnsi="Helvetica" w:cs="Helvetica"/>
                <w:color w:val="000000"/>
                <w:lang w:val="en-US"/>
                <w:rPrChange w:id="272" w:author="Kaan Keskin" w:date="2025-07-13T15:54:00Z" w16du:dateUtc="2025-07-13T12:54:00Z">
                  <w:rPr>
                    <w:ins w:id="273" w:author="Kaan Keskin" w:date="2025-07-13T15:54:00Z" w16du:dateUtc="2025-07-13T12:54:00Z"/>
                    <w:rFonts w:ascii="Helvetica" w:eastAsia="Helvetica" w:hAnsi="Helvetica" w:cs="Helvetica"/>
                    <w:color w:val="000000"/>
                  </w:rPr>
                </w:rPrChange>
              </w:rPr>
            </w:pP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6DE9B68"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74" w:author="Kaan Keskin" w:date="2025-07-13T15:54:00Z" w16du:dateUtc="2025-07-13T12:54:00Z"/>
                <w:rFonts w:ascii="Helvetica" w:eastAsia="Helvetica" w:hAnsi="Helvetica" w:cs="Helvetica"/>
                <w:color w:val="000000"/>
                <w:lang w:val="en-US"/>
                <w:rPrChange w:id="275" w:author="Kaan Keskin" w:date="2025-07-13T15:54:00Z" w16du:dateUtc="2025-07-13T12:54:00Z">
                  <w:rPr>
                    <w:ins w:id="276" w:author="Kaan Keskin" w:date="2025-07-13T15:54:00Z" w16du:dateUtc="2025-07-13T12:54:00Z"/>
                    <w:rFonts w:ascii="Helvetica" w:eastAsia="Helvetica" w:hAnsi="Helvetica" w:cs="Helvetica"/>
                    <w:color w:val="000000"/>
                  </w:rPr>
                </w:rPrChange>
              </w:rPr>
            </w:pPr>
          </w:p>
        </w:tc>
      </w:tr>
      <w:tr w:rsidR="00BF05ED" w:rsidRPr="00BF05ED" w14:paraId="02A2B825" w14:textId="77777777" w:rsidTr="00A72076">
        <w:trPr>
          <w:jc w:val="center"/>
          <w:ins w:id="277" w:author="Kaan Keskin" w:date="2025-07-13T15:54:00Z"/>
        </w:trPr>
        <w:tc>
          <w:tcPr>
            <w:tcW w:w="3443"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85505B"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78" w:author="Kaan Keskin" w:date="2025-07-13T15:54:00Z" w16du:dateUtc="2025-07-13T12:54:00Z"/>
                <w:rFonts w:ascii="Helvetica" w:eastAsia="Helvetica" w:hAnsi="Helvetica" w:cs="Helvetica"/>
                <w:color w:val="000000"/>
                <w:lang w:val="en-US"/>
                <w:rPrChange w:id="279" w:author="Kaan Keskin" w:date="2025-07-13T15:54:00Z" w16du:dateUtc="2025-07-13T12:54:00Z">
                  <w:rPr>
                    <w:ins w:id="280" w:author="Kaan Keskin" w:date="2025-07-13T15:54:00Z" w16du:dateUtc="2025-07-13T12:54:00Z"/>
                    <w:rFonts w:ascii="Helvetica" w:eastAsia="Helvetica" w:hAnsi="Helvetica" w:cs="Helvetica"/>
                    <w:color w:val="000000"/>
                  </w:rPr>
                </w:rPrChange>
              </w:rPr>
            </w:pPr>
            <w:ins w:id="281" w:author="Kaan Keskin" w:date="2025-07-13T15:54:00Z" w16du:dateUtc="2025-07-13T12:54:00Z">
              <w:r w:rsidRPr="00BF05ED">
                <w:rPr>
                  <w:rFonts w:ascii="Helvetica" w:eastAsia="Helvetica" w:hAnsi="Helvetica" w:cs="Helvetica"/>
                  <w:color w:val="000000"/>
                  <w:lang w:val="en-US"/>
                  <w:rPrChange w:id="282" w:author="Kaan Keskin" w:date="2025-07-13T15:54:00Z" w16du:dateUtc="2025-07-13T12:54:00Z">
                    <w:rPr>
                      <w:rFonts w:ascii="Helvetica" w:eastAsia="Helvetica" w:hAnsi="Helvetica" w:cs="Helvetica"/>
                      <w:color w:val="000000"/>
                    </w:rPr>
                  </w:rPrChange>
                </w:rPr>
                <w:t xml:space="preserve">Total PANSS (mean (SD)) </w:t>
              </w:r>
            </w:ins>
          </w:p>
        </w:tc>
        <w:tc>
          <w:tcPr>
            <w:tcW w:w="1964"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268579F"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83" w:author="Kaan Keskin" w:date="2025-07-13T15:54:00Z" w16du:dateUtc="2025-07-13T12:54:00Z"/>
                <w:rFonts w:ascii="Helvetica" w:eastAsia="Helvetica" w:hAnsi="Helvetica" w:cs="Helvetica"/>
                <w:color w:val="000000"/>
                <w:lang w:val="en-US"/>
                <w:rPrChange w:id="284" w:author="Kaan Keskin" w:date="2025-07-13T15:54:00Z" w16du:dateUtc="2025-07-13T12:54:00Z">
                  <w:rPr>
                    <w:ins w:id="285" w:author="Kaan Keskin" w:date="2025-07-13T15:54:00Z" w16du:dateUtc="2025-07-13T12:54:00Z"/>
                    <w:rFonts w:ascii="Helvetica" w:eastAsia="Helvetica" w:hAnsi="Helvetica" w:cs="Helvetica"/>
                    <w:color w:val="000000"/>
                  </w:rPr>
                </w:rPrChange>
              </w:rPr>
            </w:pPr>
            <w:ins w:id="286" w:author="Kaan Keskin" w:date="2025-07-13T15:54:00Z" w16du:dateUtc="2025-07-13T12:54:00Z">
              <w:r w:rsidRPr="00BF05ED">
                <w:rPr>
                  <w:rFonts w:ascii="Helvetica" w:eastAsia="Helvetica" w:hAnsi="Helvetica" w:cs="Helvetica"/>
                  <w:color w:val="000000"/>
                  <w:lang w:val="en-US"/>
                  <w:rPrChange w:id="287" w:author="Kaan Keskin" w:date="2025-07-13T15:54:00Z" w16du:dateUtc="2025-07-13T12:54:00Z">
                    <w:rPr>
                      <w:rFonts w:ascii="Helvetica" w:eastAsia="Helvetica" w:hAnsi="Helvetica" w:cs="Helvetica"/>
                      <w:color w:val="000000"/>
                    </w:rPr>
                  </w:rPrChange>
                </w:rPr>
                <w:t>43.96 (10.26)</w:t>
              </w:r>
            </w:ins>
          </w:p>
        </w:tc>
        <w:tc>
          <w:tcPr>
            <w:tcW w:w="1719"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F6612E"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88" w:author="Kaan Keskin" w:date="2025-07-13T15:54:00Z" w16du:dateUtc="2025-07-13T12:54:00Z"/>
                <w:rFonts w:ascii="Helvetica" w:eastAsia="Helvetica" w:hAnsi="Helvetica" w:cs="Helvetica"/>
                <w:color w:val="000000"/>
                <w:lang w:val="en-US"/>
                <w:rPrChange w:id="289" w:author="Kaan Keskin" w:date="2025-07-13T15:54:00Z" w16du:dateUtc="2025-07-13T12:54:00Z">
                  <w:rPr>
                    <w:ins w:id="290" w:author="Kaan Keskin" w:date="2025-07-13T15:54:00Z" w16du:dateUtc="2025-07-13T12:54:00Z"/>
                    <w:rFonts w:ascii="Helvetica" w:eastAsia="Helvetica" w:hAnsi="Helvetica" w:cs="Helvetica"/>
                    <w:color w:val="000000"/>
                  </w:rPr>
                </w:rPrChange>
              </w:rPr>
            </w:pPr>
          </w:p>
        </w:tc>
        <w:tc>
          <w:tcPr>
            <w:tcW w:w="961"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1FAEEAA" w14:textId="77777777" w:rsidR="00BF05ED" w:rsidRPr="00BF05ED" w:rsidRDefault="00BF05ED" w:rsidP="00A72076">
            <w:pPr>
              <w:pBdr>
                <w:top w:val="none" w:sz="0" w:space="0" w:color="000000"/>
                <w:left w:val="none" w:sz="0" w:space="0" w:color="000000"/>
                <w:bottom w:val="none" w:sz="0" w:space="0" w:color="000000"/>
                <w:right w:val="none" w:sz="0" w:space="0" w:color="000000"/>
              </w:pBdr>
              <w:spacing w:before="100" w:after="100"/>
              <w:ind w:left="100" w:right="100"/>
              <w:rPr>
                <w:ins w:id="291" w:author="Kaan Keskin" w:date="2025-07-13T15:54:00Z" w16du:dateUtc="2025-07-13T12:54:00Z"/>
                <w:rFonts w:ascii="Helvetica" w:eastAsia="Helvetica" w:hAnsi="Helvetica" w:cs="Helvetica"/>
                <w:color w:val="000000"/>
                <w:lang w:val="en-US"/>
                <w:rPrChange w:id="292" w:author="Kaan Keskin" w:date="2025-07-13T15:54:00Z" w16du:dateUtc="2025-07-13T12:54:00Z">
                  <w:rPr>
                    <w:ins w:id="293" w:author="Kaan Keskin" w:date="2025-07-13T15:54:00Z" w16du:dateUtc="2025-07-13T12:54:00Z"/>
                    <w:rFonts w:ascii="Helvetica" w:eastAsia="Helvetica" w:hAnsi="Helvetica" w:cs="Helvetica"/>
                    <w:color w:val="000000"/>
                  </w:rPr>
                </w:rPrChange>
              </w:rPr>
            </w:pPr>
          </w:p>
        </w:tc>
      </w:tr>
    </w:tbl>
    <w:p w14:paraId="4606C399" w14:textId="2305B8D2" w:rsidR="00BF05ED" w:rsidRPr="00BC1C04" w:rsidRDefault="00BF05ED">
      <w:pPr>
        <w:rPr>
          <w:lang w:val="en-US"/>
        </w:rPr>
        <w:pPrChange w:id="294" w:author="Kaan Keskin" w:date="2025-07-13T14:16:00Z" w16du:dateUtc="2025-07-13T11:16:00Z">
          <w:pPr>
            <w:pStyle w:val="Heading1"/>
          </w:pPr>
        </w:pPrChange>
      </w:pPr>
      <w:ins w:id="295" w:author="Kaan Keskin" w:date="2025-07-13T15:55:00Z" w16du:dateUtc="2025-07-13T12:55:00Z">
        <w:r>
          <w:rPr>
            <w:lang w:val="en-US"/>
          </w:rPr>
          <w:t>Table 1. Demographics and clinical characteristics of the subjects</w:t>
        </w:r>
      </w:ins>
    </w:p>
    <w:p w14:paraId="419CDAFB" w14:textId="77777777" w:rsidR="00D706ED" w:rsidRPr="00866D1C" w:rsidRDefault="00D706ED" w:rsidP="00D706ED">
      <w:pPr>
        <w:pStyle w:val="Heading2"/>
        <w:rPr>
          <w:lang w:val="en-US"/>
        </w:rPr>
      </w:pPr>
      <w:r w:rsidRPr="00866D1C">
        <w:rPr>
          <w:lang w:val="en-US"/>
        </w:rPr>
        <w:t>Task Paradigm</w:t>
      </w:r>
    </w:p>
    <w:p w14:paraId="3989B742" w14:textId="4E93E12D" w:rsidR="00D706ED" w:rsidRPr="00866D1C" w:rsidRDefault="00D706ED" w:rsidP="00912DA9">
      <w:pPr>
        <w:rPr>
          <w:lang w:val="en-US"/>
        </w:rPr>
      </w:pPr>
      <w:r w:rsidRPr="00866D1C">
        <w:rPr>
          <w:lang w:val="en-US"/>
        </w:rPr>
        <w:t>In the proposed fMRI task, the experimental paradigm is based on the "Trust Game," a widely used game-theoretical model in the literature that captures interpersonal trust (REF).</w:t>
      </w:r>
      <w:ins w:id="296" w:author="Kaan Keskin" w:date="2025-07-13T13:53:00Z" w16du:dateUtc="2025-07-13T10:53:00Z">
        <w:r w:rsidR="00912DA9">
          <w:rPr>
            <w:lang w:val="en-US"/>
          </w:rPr>
          <w:t xml:space="preserve"> </w:t>
        </w:r>
      </w:ins>
      <w:del w:id="297" w:author="Kaan Keskin" w:date="2025-07-13T13:53:00Z" w16du:dateUtc="2025-07-13T10:53:00Z">
        <w:r w:rsidRPr="00866D1C" w:rsidDel="00912DA9">
          <w:rPr>
            <w:lang w:val="en-US"/>
          </w:rPr>
          <w:delText xml:space="preserve"> </w:delText>
        </w:r>
      </w:del>
      <w:r w:rsidRPr="00866D1C">
        <w:rPr>
          <w:lang w:val="en-US"/>
        </w:rPr>
        <w:t>Subject have met with the trustee, as if the subject was playing with the trustee</w:t>
      </w:r>
      <w:ins w:id="298" w:author="Kaan Keskin" w:date="2025-07-13T13:53:00Z" w16du:dateUtc="2025-07-13T10:53:00Z">
        <w:r w:rsidR="00912DA9">
          <w:rPr>
            <w:lang w:val="en-US"/>
          </w:rPr>
          <w:t xml:space="preserve"> </w:t>
        </w:r>
      </w:ins>
      <w:del w:id="299" w:author="Kaan Keskin" w:date="2025-07-13T13:53:00Z" w16du:dateUtc="2025-07-13T10:53:00Z">
        <w:r w:rsidRPr="00866D1C" w:rsidDel="00912DA9">
          <w:rPr>
            <w:lang w:val="en-US"/>
          </w:rPr>
          <w:delText xml:space="preserve"> </w:delText>
        </w:r>
      </w:del>
      <w:r w:rsidRPr="00866D1C">
        <w:rPr>
          <w:lang w:val="en-US"/>
        </w:rPr>
        <w:t xml:space="preserve">simultaneously under fMRI. The introduction with trustee was standardized to not to effect basal trust level. </w:t>
      </w:r>
    </w:p>
    <w:p w14:paraId="73484447" w14:textId="2FA40B6A" w:rsidR="00D706ED" w:rsidRPr="00912DA9" w:rsidDel="00912DA9" w:rsidRDefault="00D706ED">
      <w:pPr>
        <w:rPr>
          <w:del w:id="300" w:author="Kaan Keskin" w:date="2025-07-13T13:55:00Z" w16du:dateUtc="2025-07-13T10:55:00Z"/>
          <w:lang w:val="en-US"/>
          <w:rPrChange w:id="301" w:author="Kaan Keskin" w:date="2025-07-13T13:54:00Z" w16du:dateUtc="2025-07-13T10:54:00Z">
            <w:rPr>
              <w:del w:id="302" w:author="Kaan Keskin" w:date="2025-07-13T13:55:00Z" w16du:dateUtc="2025-07-13T10:55:00Z"/>
              <w:rFonts w:ascii="Calibri" w:eastAsia="Calibri" w:hAnsi="Calibri" w:cs="Calibri"/>
              <w:color w:val="000000"/>
              <w:sz w:val="24"/>
              <w:szCs w:val="24"/>
              <w:lang w:val="en-US"/>
            </w:rPr>
          </w:rPrChange>
        </w:rPr>
        <w:pPrChange w:id="303" w:author="Kaan Keskin" w:date="2025-07-13T13:55:00Z" w16du:dateUtc="2025-07-13T10:55:00Z">
          <w:pPr>
            <w:pStyle w:val="Heading2"/>
          </w:pPr>
        </w:pPrChange>
      </w:pPr>
      <w:r w:rsidRPr="00912DA9">
        <w:rPr>
          <w:lang w:val="en-US"/>
          <w:rPrChange w:id="304" w:author="Kaan Keskin" w:date="2025-07-13T13:54:00Z" w16du:dateUtc="2025-07-13T10:54:00Z">
            <w:rPr>
              <w:rFonts w:ascii="Calibri" w:eastAsia="Calibri" w:hAnsi="Calibri" w:cs="Calibri"/>
              <w:color w:val="000000"/>
              <w:sz w:val="24"/>
              <w:szCs w:val="24"/>
              <w:lang w:val="en-US"/>
            </w:rPr>
          </w:rPrChange>
        </w:rPr>
        <w:t>In each trial, the participant starts with an initial endowment of 40 Turkish Lira (TL) and</w:t>
      </w:r>
      <w:ins w:id="305" w:author="Kaan Keskin" w:date="2025-07-13T13:54:00Z" w16du:dateUtc="2025-07-13T10:54:00Z">
        <w:r w:rsidR="00912DA9" w:rsidRPr="00912DA9">
          <w:rPr>
            <w:lang w:val="en-US"/>
            <w:rPrChange w:id="306" w:author="Kaan Keskin" w:date="2025-07-13T13:54:00Z" w16du:dateUtc="2025-07-13T10:54:00Z">
              <w:rPr>
                <w:rFonts w:ascii="Calibri" w:eastAsia="Calibri" w:hAnsi="Calibri" w:cs="Calibri"/>
                <w:color w:val="000000"/>
                <w:sz w:val="24"/>
                <w:szCs w:val="24"/>
                <w:lang w:val="en-US"/>
              </w:rPr>
            </w:rPrChange>
          </w:rPr>
          <w:t xml:space="preserve"> </w:t>
        </w:r>
      </w:ins>
      <w:del w:id="307" w:author="Kaan Keskin" w:date="2025-07-13T13:54:00Z" w16du:dateUtc="2025-07-13T10:54:00Z">
        <w:r w:rsidRPr="00912DA9" w:rsidDel="00912DA9">
          <w:rPr>
            <w:lang w:val="en-US"/>
            <w:rPrChange w:id="308" w:author="Kaan Keskin" w:date="2025-07-13T13:54:00Z" w16du:dateUtc="2025-07-13T10:54:00Z">
              <w:rPr>
                <w:rFonts w:ascii="Calibri" w:eastAsia="Calibri" w:hAnsi="Calibri" w:cs="Calibri"/>
                <w:color w:val="000000"/>
                <w:sz w:val="24"/>
                <w:szCs w:val="24"/>
                <w:lang w:val="en-US"/>
              </w:rPr>
            </w:rPrChange>
          </w:rPr>
          <w:delText xml:space="preserve"> </w:delText>
        </w:r>
      </w:del>
      <w:r w:rsidRPr="00912DA9">
        <w:rPr>
          <w:lang w:val="en-US"/>
          <w:rPrChange w:id="309" w:author="Kaan Keskin" w:date="2025-07-13T13:54:00Z" w16du:dateUtc="2025-07-13T10:54:00Z">
            <w:rPr>
              <w:rFonts w:ascii="Calibri" w:eastAsia="Calibri" w:hAnsi="Calibri" w:cs="Calibri"/>
              <w:color w:val="000000"/>
              <w:sz w:val="24"/>
              <w:szCs w:val="24"/>
              <w:lang w:val="en-US"/>
            </w:rPr>
          </w:rPrChange>
        </w:rPr>
        <w:t>must decide whether to keep the money or invest it by transferring it to a trustee. If the participant keeps the money, it is evenly split between them and the trustee. If the participant chooses to invest, the amount is tripled to 120 TL, and the trustee then decides whether to share this tripled amount with the participant or keep all of it. The central task involves the participant evaluating whether to trust the trustee in each round. The trust game consists of three blocks, each with 20 trials, making a total of 60 trials. Each trial follows a standardized sequence presented across six screens (See Figure 1A).</w:t>
      </w:r>
      <w:ins w:id="310" w:author="Kaan Keskin" w:date="2025-07-13T13:55:00Z" w16du:dateUtc="2025-07-13T10:55:00Z">
        <w:r w:rsidR="00912DA9">
          <w:rPr>
            <w:lang w:val="en-US"/>
          </w:rPr>
          <w:t xml:space="preserve"> </w:t>
        </w:r>
      </w:ins>
    </w:p>
    <w:p w14:paraId="367047D0" w14:textId="77777777" w:rsidR="00D706ED" w:rsidRPr="00866D1C" w:rsidRDefault="00D706ED" w:rsidP="00912DA9">
      <w:pPr>
        <w:rPr>
          <w:lang w:val="en-US"/>
        </w:rPr>
      </w:pPr>
      <w:r w:rsidRPr="00866D1C">
        <w:rPr>
          <w:lang w:val="en-US"/>
        </w:rPr>
        <w:t>Each trial of the Trust Game followed a structured sequence of six consecutive screens, designed to capture the participant's decision-making and trust behavior under controlled experimental conditions (Figure 1B).</w:t>
      </w:r>
    </w:p>
    <w:p w14:paraId="0C7FBF52" w14:textId="4FB7698F" w:rsidR="00D706ED" w:rsidRPr="00866D1C" w:rsidDel="00912DA9" w:rsidRDefault="00D706ED" w:rsidP="00D706ED">
      <w:pPr>
        <w:rPr>
          <w:del w:id="311" w:author="Kaan Keskin" w:date="2025-07-13T13:55:00Z" w16du:dateUtc="2025-07-13T10:55:00Z"/>
          <w:lang w:val="en-US"/>
        </w:rPr>
      </w:pPr>
      <w:r w:rsidRPr="00866D1C">
        <w:rPr>
          <w:lang w:val="en-US"/>
        </w:rPr>
        <w:br/>
        <w:t>In the first decision or anticipation screen, participants saw a photo of the trustee alongside their initial endowment of 40 Turkish Lira (TL). They were instructed to mentally decide whether to keep the money or invest it by transferring it to the trustee. No action or response was needed during this phase, and the screen remained visible for 6 seconds.</w:t>
      </w:r>
      <w:ins w:id="312" w:author="Kaan Keskin" w:date="2025-07-13T13:55:00Z" w16du:dateUtc="2025-07-13T10:55:00Z">
        <w:r w:rsidR="00912DA9">
          <w:rPr>
            <w:lang w:val="en-US"/>
          </w:rPr>
          <w:t xml:space="preserve"> </w:t>
        </w:r>
      </w:ins>
    </w:p>
    <w:p w14:paraId="1BDB6E94" w14:textId="6E3ABD2B" w:rsidR="00D706ED" w:rsidRPr="00866D1C" w:rsidDel="00912DA9" w:rsidRDefault="00D706ED" w:rsidP="00D706ED">
      <w:pPr>
        <w:rPr>
          <w:del w:id="313" w:author="Kaan Keskin" w:date="2025-07-13T13:55:00Z" w16du:dateUtc="2025-07-13T10:55:00Z"/>
          <w:lang w:val="en-US"/>
        </w:rPr>
      </w:pPr>
      <w:r w:rsidRPr="00866D1C">
        <w:rPr>
          <w:lang w:val="en-US"/>
        </w:rPr>
        <w:t xml:space="preserve">On the </w:t>
      </w:r>
      <w:del w:id="314" w:author="Kaan Keskin" w:date="2025-07-13T13:55:00Z" w16du:dateUtc="2025-07-13T10:55:00Z">
        <w:r w:rsidRPr="00866D1C" w:rsidDel="00912DA9">
          <w:rPr>
            <w:lang w:val="en-US"/>
          </w:rPr>
          <w:delText>second choice</w:delText>
        </w:r>
      </w:del>
      <w:ins w:id="315" w:author="Kaan Keskin" w:date="2025-07-13T13:55:00Z" w16du:dateUtc="2025-07-13T10:55:00Z">
        <w:r w:rsidR="00912DA9" w:rsidRPr="00866D1C">
          <w:rPr>
            <w:lang w:val="en-US"/>
          </w:rPr>
          <w:t>second-choice</w:t>
        </w:r>
      </w:ins>
      <w:r w:rsidRPr="00866D1C">
        <w:rPr>
          <w:lang w:val="en-US"/>
        </w:rPr>
        <w:t xml:space="preserve"> screen, participants were asked to confirm their earlier decision (“invest” or “keep”) by pressing the appropriate button within a 3-second window. Before starting the task, they were informed that failing to respond would result in zero earnings for that trial (0 TL) and that missing responses on five trials—whether in a row or not—would lead to the termination of the entire task.</w:t>
      </w:r>
      <w:ins w:id="316" w:author="Kaan Keskin" w:date="2025-07-13T13:55:00Z" w16du:dateUtc="2025-07-13T10:55:00Z">
        <w:r w:rsidR="00912DA9">
          <w:rPr>
            <w:lang w:val="en-US"/>
          </w:rPr>
          <w:t xml:space="preserve"> </w:t>
        </w:r>
      </w:ins>
    </w:p>
    <w:p w14:paraId="1BE8D474" w14:textId="349DA7A0" w:rsidR="00912DA9" w:rsidRPr="00866D1C" w:rsidDel="00912DA9" w:rsidRDefault="00D706ED" w:rsidP="00D706ED">
      <w:pPr>
        <w:rPr>
          <w:del w:id="317" w:author="Kaan Keskin" w:date="2025-07-13T13:56:00Z" w16du:dateUtc="2025-07-13T10:56:00Z"/>
          <w:lang w:val="en-US"/>
        </w:rPr>
      </w:pPr>
      <w:r w:rsidRPr="00866D1C">
        <w:rPr>
          <w:lang w:val="en-US"/>
        </w:rPr>
        <w:t>In the third waiting screen, a 3-second waiting screen followed, during which participants anticipated the trustee's response.</w:t>
      </w:r>
      <w:ins w:id="318" w:author="Kaan Keskin" w:date="2025-07-13T13:56:00Z" w16du:dateUtc="2025-07-13T10:56:00Z">
        <w:r w:rsidR="00912DA9">
          <w:rPr>
            <w:lang w:val="en-US"/>
          </w:rPr>
          <w:t xml:space="preserve"> </w:t>
        </w:r>
      </w:ins>
    </w:p>
    <w:p w14:paraId="186A5762" w14:textId="29ED561E" w:rsidR="00D706ED" w:rsidRPr="00866D1C" w:rsidDel="00912DA9" w:rsidRDefault="00D706ED" w:rsidP="00D706ED">
      <w:pPr>
        <w:rPr>
          <w:del w:id="319" w:author="Kaan Keskin" w:date="2025-07-13T13:56:00Z" w16du:dateUtc="2025-07-13T10:56:00Z"/>
          <w:lang w:val="en-US"/>
        </w:rPr>
      </w:pPr>
      <w:r w:rsidRPr="00866D1C">
        <w:rPr>
          <w:lang w:val="en-US"/>
        </w:rPr>
        <w:t>In the fourth outcome screen showed the trustee’s decision—whether to share the tripled amount or keep it entirely—along with the outcome of the trial, including the participant’s earnings. This screen was displayed for 3 seconds. Participants were informed in advance that they were interacting with a computer algorithm simulating trustee behavior, and that the responses were pre-programmed to seem random</w:t>
      </w:r>
      <w:ins w:id="320" w:author="Kaan Keskin" w:date="2025-07-13T13:56:00Z" w16du:dateUtc="2025-07-13T10:56:00Z">
        <w:r w:rsidR="00912DA9">
          <w:rPr>
            <w:lang w:val="en-US"/>
          </w:rPr>
          <w:t xml:space="preserve">. </w:t>
        </w:r>
      </w:ins>
    </w:p>
    <w:p w14:paraId="42A713A8" w14:textId="1A1C72D3" w:rsidR="00D706ED" w:rsidRPr="00866D1C" w:rsidDel="00912DA9" w:rsidRDefault="00D706ED" w:rsidP="00D706ED">
      <w:pPr>
        <w:rPr>
          <w:del w:id="321" w:author="Kaan Keskin" w:date="2025-07-13T13:56:00Z" w16du:dateUtc="2025-07-13T10:56:00Z"/>
          <w:lang w:val="en-US"/>
        </w:rPr>
      </w:pPr>
      <w:r w:rsidRPr="00866D1C">
        <w:rPr>
          <w:lang w:val="en-US"/>
        </w:rPr>
        <w:t>In the fifth jitter screen inter-trial interval followed, lasting randomly between 3 and 6 seconds. During this time, a blank screen was displayed to introduce temporal variability between trials.</w:t>
      </w:r>
      <w:ins w:id="322" w:author="Kaan Keskin" w:date="2025-07-13T13:56:00Z" w16du:dateUtc="2025-07-13T10:56:00Z">
        <w:r w:rsidR="00912DA9">
          <w:rPr>
            <w:lang w:val="en-US"/>
          </w:rPr>
          <w:t xml:space="preserve"> </w:t>
        </w:r>
      </w:ins>
    </w:p>
    <w:p w14:paraId="1EA9F1B2" w14:textId="77777777" w:rsidR="00D706ED" w:rsidRPr="00866D1C" w:rsidRDefault="00D706ED" w:rsidP="00D706ED">
      <w:pPr>
        <w:rPr>
          <w:lang w:val="en-US"/>
        </w:rPr>
      </w:pPr>
      <w:r w:rsidRPr="00866D1C">
        <w:rPr>
          <w:lang w:val="en-US"/>
        </w:rPr>
        <w:t>In the last sixth fixation screen, to maintain a total inter-trial interval of 9 seconds, a fixation cross (“+”) was shown for the remaining time—ranging from 3 to 6 seconds—depending on the length of the preceding jittered interval.</w:t>
      </w:r>
    </w:p>
    <w:p w14:paraId="78A9EF16" w14:textId="15BFC05E" w:rsidR="00D706ED" w:rsidRPr="00866D1C" w:rsidDel="00912DA9" w:rsidRDefault="00D706ED" w:rsidP="00D706ED">
      <w:pPr>
        <w:rPr>
          <w:del w:id="323" w:author="Kaan Keskin" w:date="2025-07-13T13:56:00Z" w16du:dateUtc="2025-07-13T10:56:00Z"/>
          <w:lang w:val="en-US"/>
        </w:rPr>
      </w:pPr>
      <w:r w:rsidRPr="00866D1C">
        <w:rPr>
          <w:lang w:val="en-US"/>
        </w:rPr>
        <w:lastRenderedPageBreak/>
        <w:t>Additionally, after every 10 trials, participants were prompted to rate their level of trust in the trustee using a scale from 1 (not at all) to 7 (completely). This rating screen remained visible for 9 seconds.</w:t>
      </w:r>
      <w:ins w:id="324" w:author="Kaan Keskin" w:date="2025-07-13T13:56:00Z" w16du:dateUtc="2025-07-13T10:56:00Z">
        <w:r w:rsidR="00912DA9">
          <w:rPr>
            <w:lang w:val="en-US"/>
          </w:rPr>
          <w:t xml:space="preserve"> </w:t>
        </w:r>
      </w:ins>
    </w:p>
    <w:p w14:paraId="2A460C64" w14:textId="77777777" w:rsidR="00D706ED" w:rsidRDefault="00D706ED" w:rsidP="00D706ED">
      <w:pPr>
        <w:rPr>
          <w:ins w:id="325" w:author="Kaan Keskin" w:date="2025-07-13T13:56:00Z" w16du:dateUtc="2025-07-13T10:56:00Z"/>
          <w:lang w:val="en-US"/>
        </w:rPr>
      </w:pPr>
      <w:r w:rsidRPr="00866D1C">
        <w:rPr>
          <w:lang w:val="en-US"/>
        </w:rPr>
        <w:t>Each trial lasted 24 seconds, leading to a total task duration of approximately 24 minutes and 54 seconds.</w:t>
      </w:r>
    </w:p>
    <w:p w14:paraId="17806203" w14:textId="77777777" w:rsidR="00912DA9" w:rsidRPr="00866D1C" w:rsidRDefault="00912DA9" w:rsidP="00D706ED">
      <w:pPr>
        <w:rPr>
          <w:lang w:val="en-US"/>
        </w:rPr>
      </w:pPr>
    </w:p>
    <w:p w14:paraId="5C56134C" w14:textId="77777777" w:rsidR="00D706ED" w:rsidRPr="00866D1C" w:rsidRDefault="00D706ED" w:rsidP="00D706ED">
      <w:pPr>
        <w:rPr>
          <w:color w:val="2F5496"/>
          <w:sz w:val="32"/>
          <w:szCs w:val="32"/>
          <w:lang w:val="en-US"/>
        </w:rPr>
      </w:pPr>
      <w:r w:rsidRPr="00866D1C">
        <w:rPr>
          <w:rFonts w:ascii="Calibri" w:eastAsia="Calibri" w:hAnsi="Calibri" w:cs="Calibri"/>
          <w:color w:val="2F5496"/>
          <w:sz w:val="32"/>
          <w:szCs w:val="32"/>
          <w:lang w:val="en-US"/>
        </w:rPr>
        <w:t>Computational Learning Model Based on Rescorla-Wagner</w:t>
      </w:r>
    </w:p>
    <w:p w14:paraId="6D2F2293" w14:textId="77777777" w:rsidR="00D706ED" w:rsidRPr="00866D1C" w:rsidRDefault="00D706ED" w:rsidP="00D706ED">
      <w:pPr>
        <w:rPr>
          <w:lang w:val="en-US"/>
        </w:rPr>
      </w:pPr>
      <w:r w:rsidRPr="00866D1C">
        <w:rPr>
          <w:lang w:val="en-US"/>
        </w:rPr>
        <w:t>We implemented a reinforcement learning (RL) model based on the Rescorla-Wagner rule to estimate participants’ trial-by-trial reward predictions and learning dynamics during a sequential investment task. The model was applied separately to three experimental blocks (phases, each with 20 trials) featuring varying gain probabilities (80%, 50%, and 80%).</w:t>
      </w:r>
    </w:p>
    <w:p w14:paraId="444E44AF" w14:textId="77777777" w:rsidR="00D706ED" w:rsidRPr="00866D1C" w:rsidRDefault="00D706ED" w:rsidP="00D706ED">
      <w:pPr>
        <w:rPr>
          <w:lang w:val="en-US"/>
        </w:rPr>
      </w:pPr>
      <w:r w:rsidRPr="00866D1C">
        <w:rPr>
          <w:lang w:val="en-US"/>
        </w:rPr>
        <w:t xml:space="preserve">On each trial </w:t>
      </w:r>
      <m:oMath>
        <m:r>
          <w:rPr>
            <w:rFonts w:ascii="Cambria Math" w:eastAsia="Cambria Math" w:hAnsi="Cambria Math" w:cs="Cambria Math"/>
            <w:lang w:val="en-US"/>
          </w:rPr>
          <m:t>t</m:t>
        </m:r>
      </m:oMath>
      <w:r w:rsidRPr="00866D1C">
        <w:rPr>
          <w:lang w:val="en-US"/>
        </w:rPr>
        <w:t xml:space="preserve">, the predicted reward value </w:t>
      </w:r>
      <m:oMath>
        <m:sSub>
          <m:sSubPr>
            <m:ctrlPr>
              <w:rPr>
                <w:rFonts w:ascii="Cambria Math" w:eastAsia="Cambria Math" w:hAnsi="Cambria Math" w:cs="Cambria Math"/>
                <w:lang w:val="en-US"/>
              </w:rPr>
            </m:ctrlPr>
          </m:sSubPr>
          <m:e>
            <m:r>
              <w:rPr>
                <w:rFonts w:ascii="Cambria Math" w:eastAsia="Cambria Math" w:hAnsi="Cambria Math" w:cs="Cambria Math"/>
                <w:lang w:val="en-US"/>
              </w:rPr>
              <m:t>v</m:t>
            </m:r>
          </m:e>
          <m:sub>
            <m:r>
              <w:rPr>
                <w:rFonts w:ascii="Cambria Math" w:eastAsia="Cambria Math" w:hAnsi="Cambria Math" w:cs="Cambria Math"/>
                <w:lang w:val="en-US"/>
              </w:rPr>
              <m:t>t</m:t>
            </m:r>
          </m:sub>
        </m:sSub>
      </m:oMath>
      <w:r w:rsidRPr="00866D1C">
        <w:rPr>
          <w:lang w:val="en-US"/>
        </w:rPr>
        <w:t xml:space="preserve"> was updated according to the standard delta rule: </w:t>
      </w:r>
    </w:p>
    <w:p w14:paraId="09ADBAFB" w14:textId="77777777" w:rsidR="00D706ED" w:rsidRPr="00866D1C" w:rsidRDefault="00670B93" w:rsidP="00D706ED">
      <w:pPr>
        <w:jc w:val="center"/>
        <w:rPr>
          <w:rFonts w:ascii="Cambria Math" w:eastAsia="Cambria Math" w:hAnsi="Cambria Math" w:cs="Cambria Math"/>
          <w:lang w:val="en-US"/>
        </w:rPr>
      </w:pPr>
      <m:oMathPara>
        <m:oMath>
          <m:sSub>
            <m:sSubPr>
              <m:ctrlPr>
                <w:rPr>
                  <w:rFonts w:ascii="Cambria Math" w:eastAsia="Cambria Math" w:hAnsi="Cambria Math" w:cs="Cambria Math"/>
                  <w:lang w:val="en-US"/>
                </w:rPr>
              </m:ctrlPr>
            </m:sSubPr>
            <m:e>
              <m:r>
                <w:rPr>
                  <w:rFonts w:ascii="Cambria Math" w:eastAsia="Cambria Math" w:hAnsi="Cambria Math" w:cs="Cambria Math"/>
                  <w:lang w:val="en-US"/>
                </w:rPr>
                <m:t>v</m:t>
              </m:r>
            </m:e>
            <m:sub>
              <m:r>
                <w:rPr>
                  <w:rFonts w:ascii="Cambria Math" w:eastAsia="Cambria Math" w:hAnsi="Cambria Math" w:cs="Cambria Math"/>
                  <w:lang w:val="en-US"/>
                </w:rPr>
                <m:t>t</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v</m:t>
              </m:r>
            </m:e>
            <m:sub>
              <m:r>
                <w:rPr>
                  <w:rFonts w:ascii="Cambria Math" w:eastAsia="Cambria Math" w:hAnsi="Cambria Math" w:cs="Cambria Math"/>
                  <w:lang w:val="en-US"/>
                </w:rPr>
                <m:t>t</m:t>
              </m:r>
              <m:r>
                <w:rPr>
                  <w:rFonts w:ascii="Cambria Math" w:eastAsia="Cambria Math" w:hAnsi="Cambria Math" w:cs="Cambria Math"/>
                  <w:lang w:val="en-US"/>
                </w:rPr>
                <m:t>-</m:t>
              </m:r>
              <m:r>
                <w:rPr>
                  <w:rFonts w:ascii="Cambria Math" w:eastAsia="Cambria Math" w:hAnsi="Cambria Math" w:cs="Cambria Math"/>
                  <w:lang w:val="en-US"/>
                </w:rPr>
                <m:t>1</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α</m:t>
              </m:r>
            </m:e>
            <m:sub>
              <m:r>
                <w:rPr>
                  <w:rFonts w:ascii="Cambria Math" w:eastAsia="Cambria Math" w:hAnsi="Cambria Math" w:cs="Cambria Math"/>
                  <w:lang w:val="en-US"/>
                </w:rPr>
                <m:t>t</m:t>
              </m:r>
              <m:r>
                <w:rPr>
                  <w:rFonts w:ascii="Cambria Math" w:eastAsia="Cambria Math" w:hAnsi="Cambria Math" w:cs="Cambria Math"/>
                  <w:lang w:val="en-US"/>
                </w:rPr>
                <m:t>-</m:t>
              </m:r>
              <m:r>
                <w:rPr>
                  <w:rFonts w:ascii="Cambria Math" w:eastAsia="Cambria Math" w:hAnsi="Cambria Math" w:cs="Cambria Math"/>
                  <w:lang w:val="en-US"/>
                </w:rPr>
                <m:t>1</m:t>
              </m:r>
            </m:sub>
          </m:sSub>
          <m:r>
            <w:rPr>
              <w:rFonts w:ascii="Cambria Math" w:eastAsia="Cambria Math" w:hAnsi="Cambria Math" w:cs="Cambria Math"/>
              <w:lang w:val="en-US"/>
            </w:rPr>
            <m:t>∙</m:t>
          </m:r>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r</m:t>
              </m:r>
            </m:e>
            <m:sub>
              <m:r>
                <w:rPr>
                  <w:rFonts w:ascii="Cambria Math" w:eastAsia="Cambria Math" w:hAnsi="Cambria Math" w:cs="Cambria Math"/>
                  <w:lang w:val="en-US"/>
                </w:rPr>
                <m:t>t</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v</m:t>
              </m:r>
            </m:e>
            <m:sub>
              <m:r>
                <w:rPr>
                  <w:rFonts w:ascii="Cambria Math" w:eastAsia="Cambria Math" w:hAnsi="Cambria Math" w:cs="Cambria Math"/>
                  <w:lang w:val="en-US"/>
                </w:rPr>
                <m:t>t</m:t>
              </m:r>
              <m:r>
                <w:rPr>
                  <w:rFonts w:ascii="Cambria Math" w:eastAsia="Cambria Math" w:hAnsi="Cambria Math" w:cs="Cambria Math"/>
                  <w:lang w:val="en-US"/>
                </w:rPr>
                <m:t>-</m:t>
              </m:r>
              <m:r>
                <w:rPr>
                  <w:rFonts w:ascii="Cambria Math" w:eastAsia="Cambria Math" w:hAnsi="Cambria Math" w:cs="Cambria Math"/>
                  <w:lang w:val="en-US"/>
                </w:rPr>
                <m:t>1</m:t>
              </m:r>
            </m:sub>
          </m:sSub>
          <m:r>
            <w:rPr>
              <w:rFonts w:ascii="Cambria Math" w:eastAsia="Cambria Math" w:hAnsi="Cambria Math" w:cs="Cambria Math"/>
              <w:lang w:val="en-US"/>
            </w:rPr>
            <m:t>)</m:t>
          </m:r>
        </m:oMath>
      </m:oMathPara>
    </w:p>
    <w:p w14:paraId="68EAD4A5" w14:textId="77777777" w:rsidR="00D706ED" w:rsidRPr="00866D1C" w:rsidRDefault="00D706ED" w:rsidP="00D706ED">
      <w:pPr>
        <w:rPr>
          <w:lang w:val="en-US"/>
        </w:rPr>
      </w:pPr>
      <w:r w:rsidRPr="00866D1C">
        <w:rPr>
          <w:lang w:val="en-US"/>
        </w:rPr>
        <w:t xml:space="preserve">Here, </w:t>
      </w:r>
      <m:oMath>
        <m:sSub>
          <m:sSubPr>
            <m:ctrlPr>
              <w:rPr>
                <w:rFonts w:ascii="Cambria Math" w:eastAsia="Cambria Math" w:hAnsi="Cambria Math" w:cs="Cambria Math"/>
                <w:lang w:val="en-US"/>
              </w:rPr>
            </m:ctrlPr>
          </m:sSubPr>
          <m:e>
            <m:r>
              <w:rPr>
                <w:rFonts w:ascii="Cambria Math" w:eastAsia="Cambria Math" w:hAnsi="Cambria Math" w:cs="Cambria Math"/>
                <w:lang w:val="en-US"/>
              </w:rPr>
              <m:t>r</m:t>
            </m:r>
          </m:e>
          <m:sub>
            <m:r>
              <w:rPr>
                <w:rFonts w:ascii="Cambria Math" w:eastAsia="Cambria Math" w:hAnsi="Cambria Math" w:cs="Cambria Math"/>
                <w:lang w:val="en-US"/>
              </w:rPr>
              <m:t>t</m:t>
            </m:r>
          </m:sub>
        </m:sSub>
      </m:oMath>
      <w:r w:rsidRPr="00866D1C">
        <w:rPr>
          <w:lang w:val="en-US"/>
        </w:rPr>
        <w:t xml:space="preserve"> is the actual reward and </w:t>
      </w:r>
      <m:oMath>
        <m:sSub>
          <m:sSubPr>
            <m:ctrlPr>
              <w:rPr>
                <w:rFonts w:ascii="Cambria Math" w:eastAsia="Cambria Math" w:hAnsi="Cambria Math" w:cs="Cambria Math"/>
                <w:lang w:val="en-US"/>
              </w:rPr>
            </m:ctrlPr>
          </m:sSubPr>
          <m:e>
            <m:r>
              <w:rPr>
                <w:rFonts w:ascii="Cambria Math" w:hAnsi="Cambria Math"/>
                <w:lang w:val="en-US"/>
              </w:rPr>
              <m:t>α</m:t>
            </m:r>
          </m:e>
          <m:sub>
            <m:r>
              <w:rPr>
                <w:rFonts w:ascii="Cambria Math" w:eastAsia="Cambria Math" w:hAnsi="Cambria Math" w:cs="Cambria Math"/>
                <w:lang w:val="en-US"/>
              </w:rPr>
              <m:t>t</m:t>
            </m:r>
          </m:sub>
        </m:sSub>
      </m:oMath>
      <w:r w:rsidRPr="00866D1C">
        <w:rPr>
          <w:lang w:val="en-US"/>
        </w:rPr>
        <w:t xml:space="preserve"> is the trial-specific learning rate. Unlike classical fixed-</w:t>
      </w:r>
      <w:r w:rsidRPr="00866D1C">
        <w:rPr>
          <w:rFonts w:ascii="Cambria Math" w:eastAsia="Cambria Math" w:hAnsi="Cambria Math" w:cs="Cambria Math"/>
          <w:lang w:val="en-US"/>
        </w:rPr>
        <w:t>𝛼</w:t>
      </w:r>
      <w:r w:rsidRPr="00866D1C">
        <w:rPr>
          <w:lang w:val="en-US"/>
        </w:rPr>
        <w:t xml:space="preserve"> Rescorla-Wagner models, we introduced an adaptive learning rate mechanism that updated </w:t>
      </w:r>
      <w:r w:rsidRPr="00866D1C">
        <w:rPr>
          <w:rFonts w:ascii="Cambria Math" w:eastAsia="Cambria Math" w:hAnsi="Cambria Math" w:cs="Cambria Math"/>
          <w:lang w:val="en-US"/>
        </w:rPr>
        <w:t>𝛼</w:t>
      </w:r>
      <w:r w:rsidRPr="00866D1C">
        <w:rPr>
          <w:lang w:val="en-US"/>
        </w:rPr>
        <w:t xml:space="preserve"> based on the social partner’s behavior:</w:t>
      </w:r>
    </w:p>
    <w:p w14:paraId="13ECB741" w14:textId="77777777" w:rsidR="00D706ED" w:rsidRPr="00866D1C" w:rsidRDefault="00D706ED" w:rsidP="00D706ED">
      <w:pPr>
        <w:numPr>
          <w:ilvl w:val="0"/>
          <w:numId w:val="1"/>
        </w:numPr>
        <w:pBdr>
          <w:top w:val="nil"/>
          <w:left w:val="nil"/>
          <w:bottom w:val="nil"/>
          <w:right w:val="nil"/>
          <w:between w:val="nil"/>
        </w:pBdr>
        <w:spacing w:line="278" w:lineRule="auto"/>
        <w:rPr>
          <w:color w:val="000000"/>
          <w:lang w:val="en-US"/>
        </w:rPr>
      </w:pPr>
      <w:r w:rsidRPr="00866D1C">
        <w:rPr>
          <w:rFonts w:ascii="Calibri" w:eastAsia="Calibri" w:hAnsi="Calibri" w:cs="Calibri"/>
          <w:color w:val="000000"/>
          <w:sz w:val="24"/>
          <w:szCs w:val="24"/>
          <w:lang w:val="en-US"/>
        </w:rPr>
        <w:t xml:space="preserve">If the participant invested and the trustee shared: </w:t>
      </w:r>
      <m:oMath>
        <m:r>
          <w:rPr>
            <w:rFonts w:ascii="Cambria Math" w:eastAsia="Cambria Math" w:hAnsi="Cambria Math" w:cs="Cambria Math"/>
            <w:color w:val="000000"/>
            <w:sz w:val="24"/>
            <w:szCs w:val="24"/>
            <w:lang w:val="en-US"/>
          </w:rPr>
          <m:t>α=</m:t>
        </m:r>
        <m:sSub>
          <m:sSubPr>
            <m:ctrlPr>
              <w:rPr>
                <w:rFonts w:ascii="Cambria Math" w:eastAsia="Cambria Math" w:hAnsi="Cambria Math" w:cs="Cambria Math"/>
                <w:color w:val="000000"/>
                <w:sz w:val="24"/>
                <w:szCs w:val="24"/>
                <w:lang w:val="en-US"/>
              </w:rPr>
            </m:ctrlPr>
          </m:sSubPr>
          <m:e>
            <m:r>
              <w:rPr>
                <w:rFonts w:ascii="Cambria Math" w:eastAsia="Cambria Math" w:hAnsi="Cambria Math" w:cs="Cambria Math"/>
                <w:color w:val="000000"/>
                <w:sz w:val="24"/>
                <w:szCs w:val="24"/>
                <w:lang w:val="en-US"/>
              </w:rPr>
              <m:t>α</m:t>
            </m:r>
          </m:e>
          <m:sub>
            <m:r>
              <w:rPr>
                <w:rFonts w:ascii="Cambria Math" w:eastAsia="Cambria Math" w:hAnsi="Cambria Math" w:cs="Cambria Math"/>
                <w:color w:val="000000"/>
                <w:sz w:val="24"/>
                <w:szCs w:val="24"/>
                <w:lang w:val="en-US"/>
              </w:rPr>
              <m:t>t-1</m:t>
            </m:r>
          </m:sub>
        </m:sSub>
        <m:r>
          <w:rPr>
            <w:rFonts w:ascii="Cambria Math" w:eastAsia="Cambria Math" w:hAnsi="Cambria Math" w:cs="Cambria Math"/>
            <w:color w:val="000000"/>
            <w:sz w:val="24"/>
            <w:szCs w:val="24"/>
            <w:lang w:val="en-US"/>
          </w:rPr>
          <m:t>+ ε</m:t>
        </m:r>
      </m:oMath>
    </w:p>
    <w:p w14:paraId="7B3EEF02" w14:textId="77777777" w:rsidR="00D706ED" w:rsidRPr="00866D1C" w:rsidRDefault="00D706ED" w:rsidP="00D706ED">
      <w:pPr>
        <w:numPr>
          <w:ilvl w:val="0"/>
          <w:numId w:val="1"/>
        </w:numPr>
        <w:pBdr>
          <w:top w:val="nil"/>
          <w:left w:val="nil"/>
          <w:bottom w:val="nil"/>
          <w:right w:val="nil"/>
          <w:between w:val="nil"/>
        </w:pBdr>
        <w:spacing w:line="278" w:lineRule="auto"/>
        <w:rPr>
          <w:color w:val="000000"/>
          <w:lang w:val="en-US"/>
        </w:rPr>
      </w:pPr>
      <w:r w:rsidRPr="00866D1C">
        <w:rPr>
          <w:rFonts w:ascii="Calibri" w:eastAsia="Calibri" w:hAnsi="Calibri" w:cs="Calibri"/>
          <w:color w:val="000000"/>
          <w:sz w:val="24"/>
          <w:szCs w:val="24"/>
          <w:lang w:val="en-US"/>
        </w:rPr>
        <w:t xml:space="preserve">If the participant invested and trustee keeps: </w:t>
      </w:r>
      <m:oMath>
        <m:r>
          <w:rPr>
            <w:rFonts w:ascii="Cambria Math" w:eastAsia="Cambria Math" w:hAnsi="Cambria Math" w:cs="Cambria Math"/>
            <w:color w:val="000000"/>
            <w:sz w:val="24"/>
            <w:szCs w:val="24"/>
            <w:lang w:val="en-US"/>
          </w:rPr>
          <m:t>α=</m:t>
        </m:r>
        <m:sSub>
          <m:sSubPr>
            <m:ctrlPr>
              <w:rPr>
                <w:rFonts w:ascii="Cambria Math" w:eastAsia="Cambria Math" w:hAnsi="Cambria Math" w:cs="Cambria Math"/>
                <w:color w:val="000000"/>
                <w:sz w:val="24"/>
                <w:szCs w:val="24"/>
                <w:lang w:val="en-US"/>
              </w:rPr>
            </m:ctrlPr>
          </m:sSubPr>
          <m:e>
            <m:r>
              <w:rPr>
                <w:rFonts w:ascii="Cambria Math" w:eastAsia="Cambria Math" w:hAnsi="Cambria Math" w:cs="Cambria Math"/>
                <w:color w:val="000000"/>
                <w:sz w:val="24"/>
                <w:szCs w:val="24"/>
                <w:lang w:val="en-US"/>
              </w:rPr>
              <m:t>α</m:t>
            </m:r>
          </m:e>
          <m:sub>
            <m:r>
              <w:rPr>
                <w:rFonts w:ascii="Cambria Math" w:eastAsia="Cambria Math" w:hAnsi="Cambria Math" w:cs="Cambria Math"/>
                <w:color w:val="000000"/>
                <w:sz w:val="24"/>
                <w:szCs w:val="24"/>
                <w:lang w:val="en-US"/>
              </w:rPr>
              <m:t>t-1</m:t>
            </m:r>
          </m:sub>
        </m:sSub>
        <m:r>
          <w:rPr>
            <w:rFonts w:ascii="Cambria Math" w:eastAsia="Cambria Math" w:hAnsi="Cambria Math" w:cs="Cambria Math"/>
            <w:color w:val="000000"/>
            <w:sz w:val="24"/>
            <w:szCs w:val="24"/>
            <w:lang w:val="en-US"/>
          </w:rPr>
          <m:t>- ε</m:t>
        </m:r>
      </m:oMath>
    </w:p>
    <w:p w14:paraId="38641AFC" w14:textId="77777777" w:rsidR="00D706ED" w:rsidRPr="00866D1C" w:rsidRDefault="00D706ED" w:rsidP="00D706ED">
      <w:pPr>
        <w:numPr>
          <w:ilvl w:val="0"/>
          <w:numId w:val="1"/>
        </w:numPr>
        <w:pBdr>
          <w:top w:val="nil"/>
          <w:left w:val="nil"/>
          <w:bottom w:val="nil"/>
          <w:right w:val="nil"/>
          <w:between w:val="nil"/>
        </w:pBdr>
        <w:spacing w:after="160" w:line="278" w:lineRule="auto"/>
        <w:rPr>
          <w:color w:val="000000"/>
          <w:lang w:val="en-US"/>
        </w:rPr>
      </w:pPr>
      <w:r w:rsidRPr="00866D1C">
        <w:rPr>
          <w:rFonts w:ascii="Calibri" w:eastAsia="Calibri" w:hAnsi="Calibri" w:cs="Calibri"/>
          <w:color w:val="000000"/>
          <w:sz w:val="24"/>
          <w:szCs w:val="24"/>
          <w:lang w:val="en-US"/>
        </w:rPr>
        <w:t xml:space="preserve">If the participant did not invest: </w:t>
      </w:r>
      <m:oMath>
        <m:r>
          <w:rPr>
            <w:rFonts w:ascii="Cambria Math" w:eastAsia="Cambria Math" w:hAnsi="Cambria Math" w:cs="Cambria Math"/>
            <w:color w:val="000000"/>
            <w:sz w:val="24"/>
            <w:szCs w:val="24"/>
            <w:lang w:val="en-US"/>
          </w:rPr>
          <m:t>α=</m:t>
        </m:r>
        <m:sSub>
          <m:sSubPr>
            <m:ctrlPr>
              <w:rPr>
                <w:rFonts w:ascii="Cambria Math" w:eastAsia="Cambria Math" w:hAnsi="Cambria Math" w:cs="Cambria Math"/>
                <w:color w:val="000000"/>
                <w:sz w:val="24"/>
                <w:szCs w:val="24"/>
                <w:lang w:val="en-US"/>
              </w:rPr>
            </m:ctrlPr>
          </m:sSubPr>
          <m:e>
            <m:r>
              <w:rPr>
                <w:rFonts w:ascii="Cambria Math" w:eastAsia="Cambria Math" w:hAnsi="Cambria Math" w:cs="Cambria Math"/>
                <w:color w:val="000000"/>
                <w:sz w:val="24"/>
                <w:szCs w:val="24"/>
                <w:lang w:val="en-US"/>
              </w:rPr>
              <m:t>α</m:t>
            </m:r>
          </m:e>
          <m:sub>
            <m:r>
              <w:rPr>
                <w:rFonts w:ascii="Cambria Math" w:eastAsia="Cambria Math" w:hAnsi="Cambria Math" w:cs="Cambria Math"/>
                <w:color w:val="000000"/>
                <w:sz w:val="24"/>
                <w:szCs w:val="24"/>
                <w:lang w:val="en-US"/>
              </w:rPr>
              <m:t>t-1</m:t>
            </m:r>
          </m:sub>
        </m:sSub>
      </m:oMath>
    </w:p>
    <w:p w14:paraId="736C07BE" w14:textId="77777777" w:rsidR="00D706ED" w:rsidRPr="00866D1C" w:rsidRDefault="00D706ED" w:rsidP="00D706ED">
      <w:pPr>
        <w:pStyle w:val="Heading2"/>
        <w:rPr>
          <w:lang w:val="en-US"/>
        </w:rPr>
      </w:pPr>
      <w:r w:rsidRPr="00866D1C">
        <w:rPr>
          <w:lang w:val="en-US"/>
        </w:rPr>
        <w:t xml:space="preserve">fMRI Analysis </w:t>
      </w:r>
    </w:p>
    <w:p w14:paraId="1271E7D5" w14:textId="77777777" w:rsidR="00D706ED" w:rsidRDefault="00D706ED" w:rsidP="00D706ED">
      <w:pPr>
        <w:pStyle w:val="Heading3"/>
        <w:rPr>
          <w:ins w:id="326" w:author="Kaan Keskin" w:date="2025-07-13T17:27:00Z" w16du:dateUtc="2025-07-13T14:27:00Z"/>
          <w:lang w:val="en-US"/>
        </w:rPr>
      </w:pPr>
      <w:r w:rsidRPr="00866D1C">
        <w:rPr>
          <w:lang w:val="en-US"/>
        </w:rPr>
        <w:t xml:space="preserve">fMRI Preprocessing </w:t>
      </w:r>
    </w:p>
    <w:p w14:paraId="162C4F41" w14:textId="177ED54E" w:rsidR="00AC0C31" w:rsidRPr="00AC0C31" w:rsidRDefault="00AC0C31">
      <w:pPr>
        <w:rPr>
          <w:lang w:val="en-US"/>
        </w:rPr>
        <w:pPrChange w:id="327" w:author="Kaan Keskin" w:date="2025-07-13T17:27:00Z" w16du:dateUtc="2025-07-13T14:27:00Z">
          <w:pPr>
            <w:pStyle w:val="Heading3"/>
          </w:pPr>
        </w:pPrChange>
      </w:pPr>
      <w:ins w:id="328" w:author="Kaan Keskin" w:date="2025-07-13T17:27:00Z" w16du:dateUtc="2025-07-13T14:27:00Z">
        <w:r>
          <w:rPr>
            <w:lang w:val="en-US"/>
          </w:rPr>
          <w:t>WRITE</w:t>
        </w:r>
      </w:ins>
    </w:p>
    <w:p w14:paraId="36D787C2" w14:textId="77777777" w:rsidR="00D706ED" w:rsidRDefault="00D706ED" w:rsidP="00D706ED">
      <w:pPr>
        <w:pStyle w:val="Heading3"/>
        <w:rPr>
          <w:ins w:id="329" w:author="Kaan Keskin" w:date="2025-07-13T17:30:00Z" w16du:dateUtc="2025-07-13T14:30:00Z"/>
          <w:lang w:val="en-US"/>
        </w:rPr>
      </w:pPr>
      <w:r w:rsidRPr="00866D1C">
        <w:rPr>
          <w:lang w:val="en-US"/>
        </w:rPr>
        <w:t>First Level</w:t>
      </w:r>
    </w:p>
    <w:p w14:paraId="56D82820" w14:textId="3A35672B" w:rsidR="00AC0C31" w:rsidRPr="00AC0C31" w:rsidRDefault="00AC0C31" w:rsidP="00AC0C31">
      <w:pPr>
        <w:rPr>
          <w:ins w:id="330" w:author="Kaan Keskin" w:date="2025-07-13T17:31:00Z" w16du:dateUtc="2025-07-13T14:31:00Z"/>
          <w:lang w:val="en-US"/>
          <w:rPrChange w:id="331" w:author="Kaan Keskin" w:date="2025-07-13T17:31:00Z" w16du:dateUtc="2025-07-13T14:31:00Z">
            <w:rPr>
              <w:ins w:id="332" w:author="Kaan Keskin" w:date="2025-07-13T17:31:00Z" w16du:dateUtc="2025-07-13T14:31:00Z"/>
            </w:rPr>
          </w:rPrChange>
        </w:rPr>
      </w:pPr>
      <w:ins w:id="333" w:author="Kaan Keskin" w:date="2025-07-13T17:30:00Z" w16du:dateUtc="2025-07-13T14:30:00Z">
        <w:r w:rsidRPr="00AC0C31">
          <w:rPr>
            <w:lang w:val="en-US"/>
            <w:rPrChange w:id="334" w:author="Kaan Keskin" w:date="2025-07-13T17:31:00Z" w16du:dateUtc="2025-07-13T14:31:00Z">
              <w:rPr/>
            </w:rPrChange>
          </w:rPr>
          <w:t xml:space="preserve">For each participant, the design matrix included task regressors and trial-by-trial prediction error (PE) estimates derived from a computational model. Specifically, three </w:t>
        </w:r>
        <w:proofErr w:type="gramStart"/>
        <w:r w:rsidRPr="00AC0C31">
          <w:rPr>
            <w:lang w:val="en-US"/>
            <w:rPrChange w:id="335" w:author="Kaan Keskin" w:date="2025-07-13T17:31:00Z" w16du:dateUtc="2025-07-13T14:31:00Z">
              <w:rPr/>
            </w:rPrChange>
          </w:rPr>
          <w:t>separate</w:t>
        </w:r>
        <w:proofErr w:type="gramEnd"/>
        <w:r w:rsidRPr="00AC0C31">
          <w:rPr>
            <w:lang w:val="en-US"/>
            <w:rPrChange w:id="336" w:author="Kaan Keskin" w:date="2025-07-13T17:31:00Z" w16du:dateUtc="2025-07-13T14:31:00Z">
              <w:rPr/>
            </w:rPrChange>
          </w:rPr>
          <w:t xml:space="preserve"> parametric regressors were included: PE_1, PE_2, and PE_3, each corresponding to trial-by-trial learning signals within one of three blocks with varying reward contingencies. These regressors were modeled as parametric modulators without </w:t>
        </w:r>
      </w:ins>
      <w:ins w:id="337" w:author="Kaan Keskin" w:date="2025-07-13T17:31:00Z" w16du:dateUtc="2025-07-13T14:31:00Z">
        <w:r w:rsidRPr="00AC0C31">
          <w:rPr>
            <w:lang w:val="en-US"/>
          </w:rPr>
          <w:t>orthogonalization and</w:t>
        </w:r>
      </w:ins>
      <w:ins w:id="338" w:author="Kaan Keskin" w:date="2025-07-13T17:30:00Z" w16du:dateUtc="2025-07-13T14:30:00Z">
        <w:r w:rsidRPr="00AC0C31">
          <w:rPr>
            <w:lang w:val="en-US"/>
            <w:rPrChange w:id="339" w:author="Kaan Keskin" w:date="2025-07-13T17:31:00Z" w16du:dateUtc="2025-07-13T14:31:00Z">
              <w:rPr/>
            </w:rPrChange>
          </w:rPr>
          <w:t xml:space="preserve"> were convolved with the canonical hemodynamic response function (HRF). Motion parameters were not included as additional regressors in the final model, and a high-pass filter with a 128 s cutoff was applied to remove low-frequency drifts.</w:t>
        </w:r>
      </w:ins>
    </w:p>
    <w:p w14:paraId="1EC5F49C" w14:textId="77777777" w:rsidR="00AC0C31" w:rsidRPr="00AC0C31" w:rsidRDefault="00AC0C31" w:rsidP="00AC0C31">
      <w:pPr>
        <w:rPr>
          <w:ins w:id="340" w:author="Kaan Keskin" w:date="2025-07-13T17:30:00Z" w16du:dateUtc="2025-07-13T14:30:00Z"/>
          <w:lang w:val="en-US"/>
          <w:rPrChange w:id="341" w:author="Kaan Keskin" w:date="2025-07-13T17:31:00Z" w16du:dateUtc="2025-07-13T14:31:00Z">
            <w:rPr>
              <w:ins w:id="342" w:author="Kaan Keskin" w:date="2025-07-13T17:30:00Z" w16du:dateUtc="2025-07-13T14:30:00Z"/>
            </w:rPr>
          </w:rPrChange>
        </w:rPr>
      </w:pPr>
    </w:p>
    <w:p w14:paraId="3D882EAA" w14:textId="12FAC1D6" w:rsidR="00AC0C31" w:rsidRPr="00AC0C31" w:rsidRDefault="00AC0C31" w:rsidP="00AC0C31">
      <w:pPr>
        <w:rPr>
          <w:ins w:id="343" w:author="Kaan Keskin" w:date="2025-07-13T17:30:00Z" w16du:dateUtc="2025-07-13T14:30:00Z"/>
          <w:lang w:val="en-US"/>
          <w:rPrChange w:id="344" w:author="Kaan Keskin" w:date="2025-07-13T17:31:00Z" w16du:dateUtc="2025-07-13T14:31:00Z">
            <w:rPr>
              <w:ins w:id="345" w:author="Kaan Keskin" w:date="2025-07-13T17:30:00Z" w16du:dateUtc="2025-07-13T14:30:00Z"/>
            </w:rPr>
          </w:rPrChange>
        </w:rPr>
      </w:pPr>
      <w:ins w:id="346" w:author="Kaan Keskin" w:date="2025-07-13T17:30:00Z" w16du:dateUtc="2025-07-13T14:30:00Z">
        <w:r w:rsidRPr="00AC0C31">
          <w:rPr>
            <w:lang w:val="en-US"/>
            <w:rPrChange w:id="347" w:author="Kaan Keskin" w:date="2025-07-13T17:31:00Z" w16du:dateUtc="2025-07-13T14:31:00Z">
              <w:rPr/>
            </w:rPrChange>
          </w:rPr>
          <w:t>The GLM was estimated for each subject, and contrast images were generated for each condition of interest. Contrasts included each individual PE regressor (e.g., PE_1, PE_2, PE_3) as well as their average. These contrast images were then carried forward to the second-level analysis for group-level inference.</w:t>
        </w:r>
      </w:ins>
    </w:p>
    <w:p w14:paraId="252A0799" w14:textId="77777777" w:rsidR="00AC0C31" w:rsidRPr="00AC0C31" w:rsidRDefault="00AC0C31">
      <w:pPr>
        <w:rPr>
          <w:ins w:id="348" w:author="Kaan Keskin" w:date="2025-07-13T17:27:00Z" w16du:dateUtc="2025-07-13T14:27:00Z"/>
          <w:lang w:val="en-US"/>
        </w:rPr>
        <w:pPrChange w:id="349" w:author="Kaan Keskin" w:date="2025-07-13T17:30:00Z" w16du:dateUtc="2025-07-13T14:30:00Z">
          <w:pPr>
            <w:pStyle w:val="Heading3"/>
          </w:pPr>
        </w:pPrChange>
      </w:pPr>
    </w:p>
    <w:p w14:paraId="441169EA" w14:textId="33F26AFF" w:rsidR="00AC0C31" w:rsidRPr="00AC0C31" w:rsidDel="00AC0C31" w:rsidRDefault="00AC0C31">
      <w:pPr>
        <w:rPr>
          <w:del w:id="350" w:author="Kaan Keskin" w:date="2025-07-13T17:30:00Z" w16du:dateUtc="2025-07-13T14:30:00Z"/>
          <w:lang w:val="en-US"/>
        </w:rPr>
        <w:pPrChange w:id="351" w:author="Kaan Keskin" w:date="2025-07-13T17:27:00Z" w16du:dateUtc="2025-07-13T14:27:00Z">
          <w:pPr>
            <w:pStyle w:val="Heading3"/>
          </w:pPr>
        </w:pPrChange>
      </w:pPr>
    </w:p>
    <w:p w14:paraId="057FEBDB" w14:textId="77777777" w:rsidR="00D706ED" w:rsidRPr="00866D1C" w:rsidRDefault="00D706ED" w:rsidP="00D706ED">
      <w:pPr>
        <w:pStyle w:val="Heading3"/>
        <w:rPr>
          <w:lang w:val="en-US"/>
        </w:rPr>
      </w:pPr>
      <w:r w:rsidRPr="00866D1C">
        <w:rPr>
          <w:lang w:val="en-US"/>
        </w:rPr>
        <w:t>Second Level</w:t>
      </w:r>
    </w:p>
    <w:p w14:paraId="1787E3E3" w14:textId="51103BCF" w:rsidR="00D706ED" w:rsidRPr="00866D1C" w:rsidRDefault="00D706ED" w:rsidP="00D706ED">
      <w:pPr>
        <w:rPr>
          <w:lang w:val="en-US"/>
        </w:rPr>
      </w:pPr>
      <w:r w:rsidRPr="00866D1C">
        <w:rPr>
          <w:lang w:val="en-US"/>
        </w:rPr>
        <w:t>Second-level statistical analyses were conducted using SPM</w:t>
      </w:r>
      <w:ins w:id="352" w:author="Kaan Keskin" w:date="2025-07-13T13:57:00Z" w16du:dateUtc="2025-07-13T10:57:00Z">
        <w:r w:rsidR="00912DA9">
          <w:rPr>
            <w:lang w:val="en-US"/>
          </w:rPr>
          <w:t xml:space="preserve"> </w:t>
        </w:r>
      </w:ins>
      <w:del w:id="353" w:author="Kaan Keskin" w:date="2025-07-13T13:57:00Z" w16du:dateUtc="2025-07-13T10:57:00Z">
        <w:r w:rsidRPr="00866D1C" w:rsidDel="00912DA9">
          <w:rPr>
            <w:lang w:val="en-US"/>
          </w:rPr>
          <w:delText xml:space="preserve">12 </w:delText>
        </w:r>
      </w:del>
      <w:r w:rsidRPr="00866D1C">
        <w:rPr>
          <w:lang w:val="en-US"/>
        </w:rPr>
        <w:t>to assess within-group and between-group effects of prediction error (PE)–related activation</w:t>
      </w:r>
      <w:ins w:id="354" w:author="Kaan Keskin" w:date="2025-07-13T13:57:00Z" w16du:dateUtc="2025-07-13T10:57:00Z">
        <w:r w:rsidR="00912DA9">
          <w:rPr>
            <w:lang w:val="en-US"/>
          </w:rPr>
          <w:t xml:space="preserve"> (REF)</w:t>
        </w:r>
      </w:ins>
      <w:r w:rsidRPr="00866D1C">
        <w:rPr>
          <w:lang w:val="en-US"/>
        </w:rPr>
        <w:t>. First-level contrast images representing trial-by-trial PE modulation were entered into second-level models for group-level inference.</w:t>
      </w:r>
    </w:p>
    <w:p w14:paraId="533E3F33" w14:textId="2B45A14A" w:rsidR="00D706ED" w:rsidRPr="00866D1C" w:rsidRDefault="00D706ED" w:rsidP="00D706ED">
      <w:pPr>
        <w:rPr>
          <w:lang w:val="en-US"/>
        </w:rPr>
      </w:pPr>
      <w:r w:rsidRPr="00866D1C">
        <w:rPr>
          <w:lang w:val="en-US"/>
        </w:rPr>
        <w:lastRenderedPageBreak/>
        <w:t>For the within-group one-sample t-tests were conducted separately for the HC and SZ groups to identify brain regions showing significant PE-related activation within each population. For the HC group, sex was included as a covariate. For the SZ group, both sex and duration of illness (</w:t>
      </w:r>
      <w:proofErr w:type="spellStart"/>
      <w:r w:rsidRPr="00866D1C">
        <w:rPr>
          <w:lang w:val="en-US"/>
        </w:rPr>
        <w:t>DoI</w:t>
      </w:r>
      <w:proofErr w:type="spellEnd"/>
      <w:r w:rsidRPr="00866D1C">
        <w:rPr>
          <w:lang w:val="en-US"/>
        </w:rPr>
        <w:t xml:space="preserve">) were included as covariates to account for individual differences that may influence PE-related brain responses. Covariates were </w:t>
      </w:r>
      <w:del w:id="355" w:author="Kaan Keskin" w:date="2025-07-13T13:58:00Z" w16du:dateUtc="2025-07-13T10:58:00Z">
        <w:r w:rsidRPr="00866D1C" w:rsidDel="00912DA9">
          <w:rPr>
            <w:lang w:val="en-US"/>
          </w:rPr>
          <w:delText>mean-centered</w:delText>
        </w:r>
      </w:del>
      <w:ins w:id="356" w:author="Kaan Keskin" w:date="2025-07-13T13:58:00Z" w16du:dateUtc="2025-07-13T10:58:00Z">
        <w:r w:rsidR="00912DA9" w:rsidRPr="00866D1C">
          <w:rPr>
            <w:lang w:val="en-US"/>
          </w:rPr>
          <w:t>mean centered</w:t>
        </w:r>
      </w:ins>
      <w:r w:rsidRPr="00866D1C">
        <w:rPr>
          <w:lang w:val="en-US"/>
        </w:rPr>
        <w:t xml:space="preserve"> prior to inclusion. </w:t>
      </w:r>
      <w:commentRangeStart w:id="357"/>
      <w:r w:rsidRPr="00866D1C">
        <w:rPr>
          <w:lang w:val="en-US"/>
        </w:rPr>
        <w:t>All second-level models were estimated using classical (maximum likelihood) estimation, and results were corrected for multiple comparisons at the cluster level (</w:t>
      </w:r>
      <w:del w:id="358" w:author="Kaan Keskin" w:date="2025-07-13T17:28:00Z" w16du:dateUtc="2025-07-13T14:28:00Z">
        <w:r w:rsidRPr="00866D1C" w:rsidDel="00AC0C31">
          <w:rPr>
            <w:lang w:val="en-US"/>
          </w:rPr>
          <w:delText>FWE</w:delText>
        </w:r>
      </w:del>
      <w:ins w:id="359" w:author="Kaan Keskin" w:date="2025-07-13T17:28:00Z" w16du:dateUtc="2025-07-13T14:28:00Z">
        <w:r w:rsidR="00AC0C31">
          <w:rPr>
            <w:lang w:val="en-US"/>
          </w:rPr>
          <w:t>few</w:t>
        </w:r>
      </w:ins>
      <w:r w:rsidRPr="00866D1C">
        <w:rPr>
          <w:lang w:val="en-US"/>
        </w:rPr>
        <w:t>-corrected p &lt; 0.05) using a cluster-forming threshold of p &lt; 0.001 uncorrected.</w:t>
      </w:r>
      <w:commentRangeEnd w:id="357"/>
      <w:r w:rsidR="00912DA9">
        <w:rPr>
          <w:rStyle w:val="CommentReference"/>
        </w:rPr>
        <w:commentReference w:id="357"/>
      </w:r>
    </w:p>
    <w:p w14:paraId="160B6929" w14:textId="4C3F57F1" w:rsidR="00D706ED" w:rsidRPr="00866D1C" w:rsidRDefault="00D706ED" w:rsidP="00D706ED">
      <w:pPr>
        <w:rPr>
          <w:lang w:val="en-US"/>
        </w:rPr>
      </w:pPr>
      <w:r w:rsidRPr="00866D1C">
        <w:rPr>
          <w:lang w:val="en-US"/>
        </w:rPr>
        <w:t xml:space="preserve">Additionally, between-group analysis, a two-sample t-test was used to compare individuals with schizophrenia (SZ) to healthy controls (HC). To control for confounding variables, sex </w:t>
      </w:r>
      <w:del w:id="360" w:author="Kaan Keskin" w:date="2025-07-13T13:59:00Z" w16du:dateUtc="2025-07-13T10:59:00Z">
        <w:r w:rsidRPr="00866D1C" w:rsidDel="00912DA9">
          <w:rPr>
            <w:lang w:val="en-US"/>
          </w:rPr>
          <w:delText xml:space="preserve">(coded as 0 = female, 1 = male) </w:delText>
        </w:r>
      </w:del>
      <w:r w:rsidRPr="00866D1C">
        <w:rPr>
          <w:lang w:val="en-US"/>
        </w:rPr>
        <w:t>was included as a covariate of no interest. Contrast images for each subject were grouped accordingly, and individuals with missing or incomplete data were excluded from the analysis. Group comparisons (e.g., SZ &gt; HC and HC &gt; SZ) were tested while accounting for sex-related variance.</w:t>
      </w:r>
    </w:p>
    <w:p w14:paraId="4ECE175F" w14:textId="77777777" w:rsidR="00D706ED" w:rsidRPr="00866D1C" w:rsidRDefault="00D706ED" w:rsidP="00D706ED">
      <w:pPr>
        <w:pStyle w:val="Heading2"/>
        <w:rPr>
          <w:lang w:val="en-US"/>
        </w:rPr>
      </w:pPr>
      <w:r w:rsidRPr="00866D1C">
        <w:rPr>
          <w:lang w:val="en-US"/>
        </w:rPr>
        <w:t>Prediction Error Acquisition</w:t>
      </w:r>
    </w:p>
    <w:p w14:paraId="53636A4E" w14:textId="77777777" w:rsidR="00D706ED" w:rsidRPr="00866D1C" w:rsidRDefault="00D706ED" w:rsidP="00D706ED">
      <w:pPr>
        <w:pStyle w:val="Heading2"/>
        <w:rPr>
          <w:lang w:val="en-US"/>
        </w:rPr>
      </w:pPr>
      <w:r w:rsidRPr="00866D1C">
        <w:rPr>
          <w:lang w:val="en-US"/>
        </w:rPr>
        <w:t>Hypothesis Testing</w:t>
      </w:r>
    </w:p>
    <w:p w14:paraId="27F22787" w14:textId="77777777" w:rsidR="00D706ED" w:rsidRPr="00866D1C" w:rsidRDefault="00D706ED" w:rsidP="00D706ED">
      <w:pPr>
        <w:pStyle w:val="Heading3"/>
        <w:rPr>
          <w:lang w:val="en-US"/>
        </w:rPr>
      </w:pPr>
      <w:r w:rsidRPr="00866D1C">
        <w:rPr>
          <w:lang w:val="en-US"/>
        </w:rPr>
        <w:t>Binomial Generalized Linear Mixed-Effects Model for Investment Decisions</w:t>
      </w:r>
    </w:p>
    <w:p w14:paraId="0FE31CD2" w14:textId="77777777" w:rsidR="00D706ED" w:rsidRPr="00866D1C" w:rsidRDefault="00D706ED" w:rsidP="00D706ED">
      <w:pPr>
        <w:rPr>
          <w:lang w:val="en-US"/>
        </w:rPr>
      </w:pPr>
      <w:r w:rsidRPr="00866D1C">
        <w:rPr>
          <w:lang w:val="en-US"/>
        </w:rPr>
        <w:t xml:space="preserve">We analyzed binary investment responses using a generalized linear mixed-effects model (GLMM) with a binomial distribution and a logit link function, implemented in the lme4 package in R. The aim was to investigate the effects of experimental group and task phase on the likelihood of making an investment decision, while accounting for repeated measures within participants. The model included fixed effects for group (two levels: 0 = reference, 1) and task phase (three levels: phase 1 = reference, phase 2, and phase 3). Participant-level variability was modeled with a random intercept for subject. </w:t>
      </w:r>
    </w:p>
    <w:p w14:paraId="7AAA1001" w14:textId="77777777" w:rsidR="00912DA9" w:rsidRPr="00912DA9" w:rsidRDefault="00D706ED" w:rsidP="00D706ED">
      <w:pPr>
        <w:jc w:val="center"/>
        <w:rPr>
          <w:ins w:id="361" w:author="Kaan Keskin" w:date="2025-07-13T14:02:00Z" w16du:dateUtc="2025-07-13T11:02:00Z"/>
          <w:lang w:val="en-US"/>
          <w:rPrChange w:id="362" w:author="Kaan Keskin" w:date="2025-07-13T14:02:00Z" w16du:dateUtc="2025-07-13T11:02:00Z">
            <w:rPr>
              <w:ins w:id="363" w:author="Kaan Keskin" w:date="2025-07-13T14:02:00Z" w16du:dateUtc="2025-07-13T11:02:00Z"/>
              <w:rFonts w:ascii="Cambria Math" w:eastAsia="Cambria Math" w:hAnsi="Cambria Math" w:cs="Cambria Math"/>
              <w:i/>
              <w:lang w:val="en-US"/>
            </w:rPr>
          </w:rPrChange>
        </w:rPr>
      </w:pPr>
      <m:oMathPara>
        <m:oMath>
          <m:r>
            <w:rPr>
              <w:rFonts w:ascii="Cambria Math" w:eastAsia="Cambria Math" w:hAnsi="Cambria Math" w:cs="Cambria Math"/>
              <w:lang w:val="en-US"/>
            </w:rPr>
            <m:t>logit</m:t>
          </m:r>
          <m:d>
            <m:dPr>
              <m:ctrlPr>
                <w:rPr>
                  <w:rFonts w:ascii="Cambria Math" w:eastAsia="Cambria Math" w:hAnsi="Cambria Math" w:cs="Cambria Math"/>
                  <w:lang w:val="en-US"/>
                </w:rPr>
              </m:ctrlPr>
            </m:dPr>
            <m:e>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ij</m:t>
                  </m:r>
                </m:sub>
              </m:sSub>
            </m:e>
          </m:d>
          <m:r>
            <w:rPr>
              <w:rFonts w:ascii="Cambria Math" w:eastAsia="Cambria Math" w:hAnsi="Cambria Math" w:cs="Cambria Math"/>
              <w:lang w:val="en-US"/>
            </w:rPr>
            <m:t xml:space="preserve">= </m:t>
          </m:r>
          <m:sSub>
            <m:sSubPr>
              <m:ctrlPr>
                <w:rPr>
                  <w:rFonts w:ascii="Cambria Math" w:eastAsia="Cambria Math" w:hAnsi="Cambria Math" w:cs="Cambria Math"/>
                  <w:lang w:val="en-US"/>
                </w:rPr>
              </m:ctrlPr>
            </m:sSubPr>
            <m:e>
              <m:r>
                <w:rPr>
                  <w:rFonts w:ascii="Cambria Math" w:eastAsia="Cambria Math" w:hAnsi="Cambria Math" w:cs="Cambria Math"/>
                  <w:lang w:val="en-US"/>
                </w:rPr>
                <m:t>β</m:t>
              </m:r>
            </m:e>
            <m:sub>
              <m:r>
                <w:rPr>
                  <w:rFonts w:ascii="Cambria Math" w:eastAsia="Cambria Math" w:hAnsi="Cambria Math" w:cs="Cambria Math"/>
                  <w:lang w:val="en-US"/>
                </w:rPr>
                <m:t>0</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β</m:t>
              </m:r>
            </m:e>
            <m:sub>
              <m:r>
                <w:rPr>
                  <w:rFonts w:ascii="Cambria Math" w:eastAsia="Cambria Math" w:hAnsi="Cambria Math" w:cs="Cambria Math"/>
                  <w:lang w:val="en-US"/>
                </w:rPr>
                <m:t>1</m:t>
              </m:r>
            </m:sub>
          </m:sSub>
          <m:r>
            <w:rPr>
              <w:rFonts w:ascii="Cambria Math" w:eastAsia="Cambria Math" w:hAnsi="Cambria Math" w:cs="Cambria Math"/>
              <w:lang w:val="en-US"/>
            </w:rPr>
            <m:t>∙Grou</m:t>
          </m:r>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i</m:t>
              </m:r>
            </m:sub>
          </m:sSub>
          <m:r>
            <w:rPr>
              <w:rFonts w:ascii="Cambria Math" w:eastAsia="Cambria Math" w:hAnsi="Cambria Math" w:cs="Cambria Math"/>
              <w:lang w:val="en-US"/>
            </w:rPr>
            <m:t xml:space="preserve">+ </m:t>
          </m:r>
          <m:nary>
            <m:naryPr>
              <m:chr m:val="∑"/>
              <m:ctrlPr>
                <w:rPr>
                  <w:rFonts w:ascii="Cambria Math" w:eastAsia="Cambria Math" w:hAnsi="Cambria Math" w:cs="Cambria Math"/>
                  <w:lang w:val="en-US"/>
                </w:rPr>
              </m:ctrlPr>
            </m:naryPr>
            <m:sub>
              <m:r>
                <w:rPr>
                  <w:rFonts w:ascii="Cambria Math" w:eastAsia="Cambria Math" w:hAnsi="Cambria Math" w:cs="Cambria Math"/>
                  <w:lang w:val="en-US"/>
                </w:rPr>
                <m:t>k=2</m:t>
              </m:r>
            </m:sub>
            <m:sup>
              <m:r>
                <w:rPr>
                  <w:rFonts w:ascii="Cambria Math" w:eastAsia="Cambria Math" w:hAnsi="Cambria Math" w:cs="Cambria Math"/>
                  <w:lang w:val="en-US"/>
                </w:rPr>
                <m:t>3</m:t>
              </m:r>
            </m:sup>
            <m:e/>
          </m:nary>
          <m:sSub>
            <m:sSubPr>
              <m:ctrlPr>
                <w:rPr>
                  <w:rFonts w:ascii="Cambria Math" w:eastAsia="Cambria Math" w:hAnsi="Cambria Math" w:cs="Cambria Math"/>
                  <w:lang w:val="en-US"/>
                </w:rPr>
              </m:ctrlPr>
            </m:sSubPr>
            <m:e>
              <m:r>
                <w:rPr>
                  <w:rFonts w:ascii="Cambria Math" w:eastAsia="Cambria Math" w:hAnsi="Cambria Math" w:cs="Cambria Math"/>
                  <w:lang w:val="en-US"/>
                </w:rPr>
                <m:t>β</m:t>
              </m:r>
            </m:e>
            <m:sub>
              <m:r>
                <w:rPr>
                  <w:rFonts w:ascii="Cambria Math" w:eastAsia="Cambria Math" w:hAnsi="Cambria Math" w:cs="Cambria Math"/>
                  <w:lang w:val="en-US"/>
                </w:rPr>
                <m:t>k</m:t>
              </m:r>
            </m:sub>
          </m:sSub>
          <m:r>
            <w:rPr>
              <w:rFonts w:ascii="Cambria Math" w:eastAsia="Cambria Math" w:hAnsi="Cambria Math" w:cs="Cambria Math"/>
              <w:lang w:val="en-US"/>
            </w:rPr>
            <m:t>∙1</m:t>
          </m:r>
          <m:d>
            <m:dPr>
              <m:ctrlPr>
                <w:rPr>
                  <w:rFonts w:ascii="Cambria Math" w:eastAsia="Cambria Math" w:hAnsi="Cambria Math" w:cs="Cambria Math"/>
                  <w:lang w:val="en-US"/>
                </w:rPr>
              </m:ctrlPr>
            </m:dPr>
            <m:e>
              <m:r>
                <w:rPr>
                  <w:rFonts w:ascii="Cambria Math" w:eastAsia="Cambria Math" w:hAnsi="Cambria Math" w:cs="Cambria Math"/>
                  <w:lang w:val="en-US"/>
                </w:rPr>
                <m:t>Tas</m:t>
              </m:r>
              <m:sSub>
                <m:sSubPr>
                  <m:ctrlPr>
                    <w:rPr>
                      <w:rFonts w:ascii="Cambria Math" w:eastAsia="Cambria Math" w:hAnsi="Cambria Math" w:cs="Cambria Math"/>
                      <w:lang w:val="en-US"/>
                    </w:rPr>
                  </m:ctrlPr>
                </m:sSubPr>
                <m:e>
                  <m:r>
                    <w:rPr>
                      <w:rFonts w:ascii="Cambria Math" w:eastAsia="Cambria Math" w:hAnsi="Cambria Math" w:cs="Cambria Math"/>
                      <w:lang w:val="en-US"/>
                    </w:rPr>
                    <m:t>k</m:t>
                  </m:r>
                </m:e>
                <m:sub>
                  <m:r>
                    <w:rPr>
                      <w:rFonts w:ascii="Cambria Math" w:eastAsia="Cambria Math" w:hAnsi="Cambria Math" w:cs="Cambria Math"/>
                      <w:lang w:val="en-US"/>
                    </w:rPr>
                    <m:t>ij</m:t>
                  </m:r>
                </m:sub>
              </m:sSub>
              <m:r>
                <w:rPr>
                  <w:rFonts w:ascii="Cambria Math" w:eastAsia="Cambria Math" w:hAnsi="Cambria Math" w:cs="Cambria Math"/>
                  <w:lang w:val="en-US"/>
                </w:rPr>
                <m:t>=k</m:t>
              </m:r>
            </m:e>
          </m:d>
          <m:r>
            <w:rPr>
              <w:rFonts w:ascii="Cambria Math" w:eastAsia="Cambria Math" w:hAnsi="Cambria Math" w:cs="Cambria Math"/>
              <w:lang w:val="en-US"/>
            </w:rPr>
            <m:t xml:space="preserve">+ </m:t>
          </m:r>
          <m:sSub>
            <m:sSubPr>
              <m:ctrlPr>
                <w:rPr>
                  <w:rFonts w:ascii="Cambria Math" w:eastAsia="Cambria Math" w:hAnsi="Cambria Math" w:cs="Cambria Math"/>
                  <w:lang w:val="en-US"/>
                </w:rPr>
              </m:ctrlPr>
            </m:sSubPr>
            <m:e>
              <m:r>
                <w:rPr>
                  <w:rFonts w:ascii="Cambria Math" w:eastAsia="Cambria Math" w:hAnsi="Cambria Math" w:cs="Cambria Math"/>
                  <w:lang w:val="en-US"/>
                </w:rPr>
                <m:t>β</m:t>
              </m:r>
            </m:e>
            <m:sub>
              <m:r>
                <w:rPr>
                  <w:rFonts w:ascii="Cambria Math" w:eastAsia="Cambria Math" w:hAnsi="Cambria Math" w:cs="Cambria Math"/>
                  <w:lang w:val="en-US"/>
                </w:rPr>
                <m:t xml:space="preserve">4 </m:t>
              </m:r>
            </m:sub>
          </m:sSub>
          <m:r>
            <w:rPr>
              <w:rFonts w:ascii="Cambria Math" w:eastAsia="Cambria Math" w:hAnsi="Cambria Math" w:cs="Cambria Math"/>
              <w:lang w:val="en-US"/>
            </w:rPr>
            <m:t>∙Se</m:t>
          </m:r>
          <m:sSub>
            <m:sSubPr>
              <m:ctrlPr>
                <w:rPr>
                  <w:rFonts w:ascii="Cambria Math" w:eastAsia="Cambria Math" w:hAnsi="Cambria Math" w:cs="Cambria Math"/>
                  <w:lang w:val="en-US"/>
                </w:rPr>
              </m:ctrlPr>
            </m:sSubPr>
            <m:e>
              <m:r>
                <w:rPr>
                  <w:rFonts w:ascii="Cambria Math" w:eastAsia="Cambria Math" w:hAnsi="Cambria Math" w:cs="Cambria Math"/>
                  <w:lang w:val="en-US"/>
                </w:rPr>
                <m:t>x</m:t>
              </m:r>
            </m:e>
            <m:sub>
              <m:r>
                <w:rPr>
                  <w:rFonts w:ascii="Cambria Math" w:eastAsia="Cambria Math" w:hAnsi="Cambria Math" w:cs="Cambria Math"/>
                  <w:lang w:val="en-US"/>
                </w:rPr>
                <m:t>i</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β</m:t>
              </m:r>
            </m:e>
            <m:sub>
              <m:r>
                <w:rPr>
                  <w:rFonts w:ascii="Cambria Math" w:eastAsia="Cambria Math" w:hAnsi="Cambria Math" w:cs="Cambria Math"/>
                  <w:lang w:val="en-US"/>
                </w:rPr>
                <m:t>5</m:t>
              </m:r>
            </m:sub>
          </m:sSub>
          <m:r>
            <w:rPr>
              <w:rFonts w:ascii="Cambria Math" w:eastAsia="Cambria Math" w:hAnsi="Cambria Math" w:cs="Cambria Math"/>
              <w:lang w:val="en-US"/>
            </w:rPr>
            <m:t>∙Do</m:t>
          </m:r>
          <m:sSub>
            <m:sSubPr>
              <m:ctrlPr>
                <w:rPr>
                  <w:rFonts w:ascii="Cambria Math" w:eastAsia="Cambria Math" w:hAnsi="Cambria Math" w:cs="Cambria Math"/>
                  <w:lang w:val="en-US"/>
                </w:rPr>
              </m:ctrlPr>
            </m:sSubPr>
            <m:e>
              <m:r>
                <w:rPr>
                  <w:rFonts w:ascii="Cambria Math" w:eastAsia="Cambria Math" w:hAnsi="Cambria Math" w:cs="Cambria Math"/>
                  <w:lang w:val="en-US"/>
                </w:rPr>
                <m:t>I</m:t>
              </m:r>
            </m:e>
            <m:sub>
              <m:r>
                <w:rPr>
                  <w:rFonts w:ascii="Cambria Math" w:eastAsia="Cambria Math" w:hAnsi="Cambria Math" w:cs="Cambria Math"/>
                  <w:lang w:val="en-US"/>
                </w:rPr>
                <m:t>i</m:t>
              </m:r>
            </m:sub>
          </m:sSub>
          <m:r>
            <w:rPr>
              <w:rFonts w:ascii="Cambria Math" w:eastAsia="Cambria Math" w:hAnsi="Cambria Math" w:cs="Cambria Math"/>
              <w:lang w:val="en-US"/>
            </w:rPr>
            <m:t xml:space="preserve"> </m:t>
          </m:r>
          <m:sSub>
            <m:sSubPr>
              <m:ctrlPr>
                <w:rPr>
                  <w:rFonts w:ascii="Cambria Math" w:eastAsia="Cambria Math" w:hAnsi="Cambria Math" w:cs="Cambria Math"/>
                  <w:lang w:val="en-US"/>
                </w:rPr>
              </m:ctrlPr>
            </m:sSubPr>
            <m:e>
              <m:r>
                <w:rPr>
                  <w:rFonts w:ascii="Cambria Math" w:eastAsia="Cambria Math" w:hAnsi="Cambria Math" w:cs="Cambria Math"/>
                  <w:lang w:val="en-US"/>
                </w:rPr>
                <m:t>+ b</m:t>
              </m:r>
            </m:e>
            <m:sub>
              <m:r>
                <w:rPr>
                  <w:rFonts w:ascii="Cambria Math" w:eastAsia="Cambria Math" w:hAnsi="Cambria Math" w:cs="Cambria Math"/>
                  <w:lang w:val="en-US"/>
                </w:rPr>
                <m:t>i</m:t>
              </m:r>
            </m:sub>
          </m:sSub>
          <m:r>
            <w:rPr>
              <w:rFonts w:ascii="Cambria Math" w:eastAsia="Cambria Math" w:hAnsi="Cambria Math" w:cs="Cambria Math"/>
              <w:lang w:val="en-US"/>
            </w:rPr>
            <m:t xml:space="preserve">+ </m:t>
          </m:r>
          <m:sSub>
            <m:sSubPr>
              <m:ctrlPr>
                <w:rPr>
                  <w:rFonts w:ascii="Cambria Math" w:eastAsia="Cambria Math" w:hAnsi="Cambria Math" w:cs="Cambria Math"/>
                  <w:lang w:val="en-US"/>
                </w:rPr>
              </m:ctrlPr>
            </m:sSubPr>
            <m:e>
              <m:r>
                <w:rPr>
                  <w:rFonts w:ascii="Cambria Math" w:eastAsia="Cambria Math" w:hAnsi="Cambria Math" w:cs="Cambria Math"/>
                  <w:lang w:val="en-US"/>
                </w:rPr>
                <m:t>ε</m:t>
              </m:r>
            </m:e>
            <m:sub>
              <m:r>
                <w:rPr>
                  <w:rFonts w:ascii="Cambria Math" w:eastAsia="Cambria Math" w:hAnsi="Cambria Math" w:cs="Cambria Math"/>
                  <w:lang w:val="en-US"/>
                </w:rPr>
                <m:t>ij</m:t>
              </m:r>
              <m:r>
                <w:ins w:id="364" w:author="Kaan Keskin" w:date="2025-07-13T14:01:00Z" w16du:dateUtc="2025-07-13T11:01:00Z">
                  <w:rPr>
                    <w:rFonts w:ascii="Cambria Math" w:eastAsia="Cambria Math" w:hAnsi="Cambria Math" w:cs="Cambria Math"/>
                    <w:lang w:val="en-US"/>
                  </w:rPr>
                  <m:t xml:space="preserve"> </m:t>
                </w:ins>
              </m:r>
            </m:sub>
          </m:sSub>
        </m:oMath>
      </m:oMathPara>
    </w:p>
    <w:p w14:paraId="6D86BFE5" w14:textId="77777777" w:rsidR="00912DA9" w:rsidRPr="00912DA9" w:rsidRDefault="00670B93" w:rsidP="00D706ED">
      <w:pPr>
        <w:jc w:val="center"/>
        <w:rPr>
          <w:ins w:id="365" w:author="Kaan Keskin" w:date="2025-07-13T14:02:00Z" w16du:dateUtc="2025-07-13T11:02:00Z"/>
          <w:lang w:val="en-US"/>
          <w:rPrChange w:id="366" w:author="Kaan Keskin" w:date="2025-07-13T14:02:00Z" w16du:dateUtc="2025-07-13T11:02:00Z">
            <w:rPr>
              <w:ins w:id="367" w:author="Kaan Keskin" w:date="2025-07-13T14:02:00Z" w16du:dateUtc="2025-07-13T11:02:00Z"/>
              <w:rFonts w:ascii="Cambria Math" w:eastAsia="Cambria Math" w:hAnsi="Cambria Math" w:cs="Cambria Math"/>
              <w:i/>
              <w:lang w:val="en-US"/>
            </w:rPr>
          </w:rPrChange>
        </w:rPr>
      </w:pPr>
      <m:oMathPara>
        <m:oMath>
          <m:sSub>
            <m:sSubPr>
              <m:ctrlPr>
                <w:rPr>
                  <w:rFonts w:ascii="Cambria Math" w:eastAsia="Cambria Math" w:hAnsi="Cambria Math" w:cs="Cambria Math"/>
                  <w:lang w:val="en-US"/>
                </w:rPr>
              </m:ctrlPr>
            </m:sSubPr>
            <m:e>
              <m:r>
                <w:rPr>
                  <w:rFonts w:ascii="Cambria Math" w:eastAsia="Cambria Math" w:hAnsi="Cambria Math" w:cs="Cambria Math"/>
                  <w:lang w:val="en-US"/>
                </w:rPr>
                <m:t>Y</m:t>
              </m:r>
            </m:e>
            <m:sub>
              <m:r>
                <w:rPr>
                  <w:rFonts w:ascii="Cambria Math" w:eastAsia="Cambria Math" w:hAnsi="Cambria Math" w:cs="Cambria Math"/>
                  <w:lang w:val="en-US"/>
                </w:rPr>
                <m:t>ij</m:t>
              </m:r>
            </m:sub>
          </m:sSub>
          <m:r>
            <w:rPr>
              <w:rFonts w:ascii="Cambria Math" w:eastAsia="Cambria Math" w:hAnsi="Cambria Math" w:cs="Cambria Math"/>
              <w:lang w:val="en-US"/>
            </w:rPr>
            <m:t>=</m:t>
          </m:r>
          <m:r>
            <w:rPr>
              <w:rFonts w:ascii="Cambria Math" w:eastAsia="Cambria Math" w:hAnsi="Cambria Math" w:cs="Cambria Math"/>
              <w:lang w:val="en-US"/>
            </w:rPr>
            <m:t>Bernoulli</m:t>
          </m:r>
          <m:d>
            <m:dPr>
              <m:ctrlPr>
                <w:rPr>
                  <w:rFonts w:ascii="Cambria Math" w:eastAsia="Cambria Math" w:hAnsi="Cambria Math" w:cs="Cambria Math"/>
                  <w:lang w:val="en-US"/>
                </w:rPr>
              </m:ctrlPr>
            </m:dPr>
            <m:e>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ij</m:t>
                  </m:r>
                </m:sub>
              </m:sSub>
            </m:e>
          </m:d>
        </m:oMath>
      </m:oMathPara>
    </w:p>
    <w:p w14:paraId="3243A93B" w14:textId="77777777" w:rsidR="00912DA9" w:rsidRPr="00912DA9" w:rsidRDefault="00670B93" w:rsidP="00D706ED">
      <w:pPr>
        <w:jc w:val="center"/>
        <w:rPr>
          <w:ins w:id="368" w:author="Kaan Keskin" w:date="2025-07-13T14:02:00Z" w16du:dateUtc="2025-07-13T11:02:00Z"/>
          <w:lang w:val="en-US"/>
          <w:rPrChange w:id="369" w:author="Kaan Keskin" w:date="2025-07-13T14:02:00Z" w16du:dateUtc="2025-07-13T11:02:00Z">
            <w:rPr>
              <w:ins w:id="370" w:author="Kaan Keskin" w:date="2025-07-13T14:02:00Z" w16du:dateUtc="2025-07-13T11:02:00Z"/>
              <w:rFonts w:ascii="Cambria Math" w:eastAsia="Cambria Math" w:hAnsi="Cambria Math" w:cs="Cambria Math"/>
              <w:i/>
              <w:lang w:val="en-US"/>
            </w:rPr>
          </w:rPrChange>
        </w:rPr>
      </w:pPr>
      <m:oMathPara>
        <m:oMath>
          <m:sSub>
            <m:sSubPr>
              <m:ctrlPr>
                <w:rPr>
                  <w:rFonts w:ascii="Cambria Math" w:eastAsia="Cambria Math" w:hAnsi="Cambria Math" w:cs="Cambria Math"/>
                  <w:lang w:val="en-US"/>
                </w:rPr>
              </m:ctrlPr>
            </m:sSubPr>
            <m:e>
              <m:r>
                <w:rPr>
                  <w:rFonts w:ascii="Cambria Math" w:eastAsia="Cambria Math" w:hAnsi="Cambria Math" w:cs="Cambria Math"/>
                  <w:lang w:val="en-US"/>
                </w:rPr>
                <m:t>b</m:t>
              </m:r>
            </m:e>
            <m:sub>
              <m:r>
                <w:rPr>
                  <w:rFonts w:ascii="Cambria Math" w:eastAsia="Cambria Math" w:hAnsi="Cambria Math" w:cs="Cambria Math"/>
                  <w:lang w:val="en-US"/>
                </w:rPr>
                <m:t>i</m:t>
              </m:r>
            </m:sub>
          </m:sSub>
          <m:r>
            <w:rPr>
              <w:rFonts w:ascii="Cambria Math" w:eastAsia="Cambria Math" w:hAnsi="Cambria Math" w:cs="Cambria Math"/>
              <w:lang w:val="en-US"/>
            </w:rPr>
            <m:t xml:space="preserve"> ~ </m:t>
          </m:r>
          <m:r>
            <w:rPr>
              <w:rFonts w:ascii="Cambria Math" w:eastAsia="Cambria Math" w:hAnsi="Cambria Math" w:cs="Cambria Math"/>
              <w:lang w:val="en-US"/>
            </w:rPr>
            <m:t>N</m:t>
          </m:r>
          <m:d>
            <m:dPr>
              <m:ctrlPr>
                <w:rPr>
                  <w:rFonts w:ascii="Cambria Math" w:eastAsia="Cambria Math" w:hAnsi="Cambria Math" w:cs="Cambria Math"/>
                  <w:lang w:val="en-US"/>
                </w:rPr>
              </m:ctrlPr>
            </m:dPr>
            <m:e>
              <m:r>
                <w:rPr>
                  <w:rFonts w:ascii="Cambria Math" w:eastAsia="Cambria Math" w:hAnsi="Cambria Math" w:cs="Cambria Math"/>
                  <w:lang w:val="en-US"/>
                </w:rPr>
                <m:t xml:space="preserve">0, </m:t>
              </m:r>
              <m:sSubSup>
                <m:sSubSupPr>
                  <m:ctrlPr>
                    <w:rPr>
                      <w:rFonts w:ascii="Cambria Math" w:eastAsia="Cambria Math" w:hAnsi="Cambria Math" w:cs="Cambria Math"/>
                      <w:lang w:val="en-US"/>
                    </w:rPr>
                  </m:ctrlPr>
                </m:sSubSupPr>
                <m:e>
                  <m:r>
                    <w:rPr>
                      <w:rFonts w:ascii="Cambria Math" w:eastAsia="Cambria Math" w:hAnsi="Cambria Math" w:cs="Cambria Math"/>
                      <w:lang w:val="en-US"/>
                    </w:rPr>
                    <m:t>σ</m:t>
                  </m:r>
                </m:e>
                <m:sub>
                  <m:r>
                    <w:rPr>
                      <w:rFonts w:ascii="Cambria Math" w:eastAsia="Cambria Math" w:hAnsi="Cambria Math" w:cs="Cambria Math"/>
                      <w:lang w:val="en-US"/>
                    </w:rPr>
                    <m:t>b</m:t>
                  </m:r>
                </m:sub>
                <m:sup>
                  <m:r>
                    <w:rPr>
                      <w:rFonts w:ascii="Cambria Math" w:eastAsia="Cambria Math" w:hAnsi="Cambria Math" w:cs="Cambria Math"/>
                      <w:lang w:val="en-US"/>
                    </w:rPr>
                    <m:t>2</m:t>
                  </m:r>
                </m:sup>
              </m:sSubSup>
            </m:e>
          </m:d>
        </m:oMath>
      </m:oMathPara>
    </w:p>
    <w:p w14:paraId="388A9F34" w14:textId="77777777" w:rsidR="00912DA9" w:rsidRPr="00912DA9" w:rsidRDefault="00670B93" w:rsidP="00D706ED">
      <w:pPr>
        <w:jc w:val="center"/>
        <w:rPr>
          <w:ins w:id="371" w:author="Kaan Keskin" w:date="2025-07-13T14:02:00Z" w16du:dateUtc="2025-07-13T11:02:00Z"/>
          <w:lang w:val="en-US"/>
          <w:rPrChange w:id="372" w:author="Kaan Keskin" w:date="2025-07-13T14:02:00Z" w16du:dateUtc="2025-07-13T11:02:00Z">
            <w:rPr>
              <w:ins w:id="373" w:author="Kaan Keskin" w:date="2025-07-13T14:02:00Z" w16du:dateUtc="2025-07-13T11:02:00Z"/>
              <w:rFonts w:ascii="Cambria Math" w:eastAsia="Cambria Math" w:hAnsi="Cambria Math" w:cs="Cambria Math"/>
              <w:i/>
              <w:lang w:val="en-US"/>
            </w:rPr>
          </w:rPrChange>
        </w:rPr>
      </w:pPr>
      <m:oMathPara>
        <m:oMath>
          <m:sSub>
            <m:sSubPr>
              <m:ctrlPr>
                <w:rPr>
                  <w:rFonts w:ascii="Cambria Math" w:eastAsia="Cambria Math" w:hAnsi="Cambria Math" w:cs="Cambria Math"/>
                  <w:lang w:val="en-US"/>
                </w:rPr>
              </m:ctrlPr>
            </m:sSubPr>
            <m:e>
              <m:r>
                <w:rPr>
                  <w:rFonts w:ascii="Cambria Math" w:eastAsia="Cambria Math" w:hAnsi="Cambria Math" w:cs="Cambria Math"/>
                  <w:lang w:val="en-US"/>
                </w:rPr>
                <m:t>ε</m:t>
              </m:r>
            </m:e>
            <m:sub>
              <m:r>
                <w:rPr>
                  <w:rFonts w:ascii="Cambria Math" w:eastAsia="Cambria Math" w:hAnsi="Cambria Math" w:cs="Cambria Math"/>
                  <w:lang w:val="en-US"/>
                </w:rPr>
                <m:t>ij</m:t>
              </m:r>
            </m:sub>
          </m:sSub>
          <m:r>
            <w:rPr>
              <w:rFonts w:ascii="Cambria Math" w:eastAsia="Cambria Math" w:hAnsi="Cambria Math" w:cs="Cambria Math"/>
              <w:lang w:val="en-US"/>
            </w:rPr>
            <m:t xml:space="preserve"> ~ </m:t>
          </m:r>
          <m:r>
            <w:rPr>
              <w:rFonts w:ascii="Cambria Math" w:eastAsia="Cambria Math" w:hAnsi="Cambria Math" w:cs="Cambria Math"/>
              <w:lang w:val="en-US"/>
            </w:rPr>
            <m:t>N</m:t>
          </m:r>
          <m:d>
            <m:dPr>
              <m:ctrlPr>
                <w:rPr>
                  <w:rFonts w:ascii="Cambria Math" w:eastAsia="Cambria Math" w:hAnsi="Cambria Math" w:cs="Cambria Math"/>
                  <w:lang w:val="en-US"/>
                </w:rPr>
              </m:ctrlPr>
            </m:dPr>
            <m:e>
              <m:r>
                <w:rPr>
                  <w:rFonts w:ascii="Cambria Math" w:eastAsia="Cambria Math" w:hAnsi="Cambria Math" w:cs="Cambria Math"/>
                  <w:lang w:val="en-US"/>
                </w:rPr>
                <m:t xml:space="preserve">0, </m:t>
              </m:r>
              <m:sSup>
                <m:sSupPr>
                  <m:ctrlPr>
                    <w:rPr>
                      <w:rFonts w:ascii="Cambria Math" w:eastAsia="Cambria Math" w:hAnsi="Cambria Math" w:cs="Cambria Math"/>
                      <w:lang w:val="en-US"/>
                    </w:rPr>
                  </m:ctrlPr>
                </m:sSupPr>
                <m:e>
                  <m:r>
                    <w:rPr>
                      <w:rFonts w:ascii="Cambria Math" w:eastAsia="Cambria Math" w:hAnsi="Cambria Math" w:cs="Cambria Math"/>
                      <w:lang w:val="en-US"/>
                    </w:rPr>
                    <m:t>σ</m:t>
                  </m:r>
                </m:e>
                <m:sup>
                  <m:r>
                    <w:rPr>
                      <w:rFonts w:ascii="Cambria Math" w:eastAsia="Cambria Math" w:hAnsi="Cambria Math" w:cs="Cambria Math"/>
                      <w:lang w:val="en-US"/>
                    </w:rPr>
                    <m:t>2</m:t>
                  </m:r>
                </m:sup>
              </m:sSup>
            </m:e>
          </m:d>
        </m:oMath>
      </m:oMathPara>
    </w:p>
    <w:p w14:paraId="35E67875" w14:textId="77777777" w:rsidR="00912DA9" w:rsidRPr="00912DA9" w:rsidRDefault="00670B93" w:rsidP="00D706ED">
      <w:pPr>
        <w:jc w:val="center"/>
        <w:rPr>
          <w:ins w:id="374" w:author="Kaan Keskin" w:date="2025-07-13T14:02:00Z" w16du:dateUtc="2025-07-13T11:02:00Z"/>
          <w:lang w:val="en-US"/>
          <w:rPrChange w:id="375" w:author="Kaan Keskin" w:date="2025-07-13T14:02:00Z" w16du:dateUtc="2025-07-13T11:02:00Z">
            <w:rPr>
              <w:ins w:id="376" w:author="Kaan Keskin" w:date="2025-07-13T14:02:00Z" w16du:dateUtc="2025-07-13T11:02:00Z"/>
              <w:rFonts w:ascii="Cambria Math" w:eastAsia="Cambria Math" w:hAnsi="Cambria Math" w:cs="Cambria Math"/>
              <w:i/>
              <w:lang w:val="en-US"/>
            </w:rPr>
          </w:rPrChange>
        </w:rPr>
      </w:pPr>
      <m:oMathPara>
        <m:oMath>
          <m:sSub>
            <m:sSubPr>
              <m:ctrlPr>
                <w:rPr>
                  <w:rFonts w:ascii="Cambria Math" w:eastAsia="Cambria Math" w:hAnsi="Cambria Math" w:cs="Cambria Math"/>
                  <w:lang w:val="en-US"/>
                </w:rPr>
              </m:ctrlPr>
            </m:sSubPr>
            <m:e>
              <m:r>
                <w:rPr>
                  <w:rFonts w:ascii="Cambria Math" w:eastAsia="Cambria Math" w:hAnsi="Cambria Math" w:cs="Cambria Math"/>
                  <w:lang w:val="en-US"/>
                </w:rPr>
                <m:t>Y</m:t>
              </m:r>
            </m:e>
            <m:sub>
              <m:r>
                <w:rPr>
                  <w:rFonts w:ascii="Cambria Math" w:eastAsia="Cambria Math" w:hAnsi="Cambria Math" w:cs="Cambria Math"/>
                  <w:lang w:val="en-US"/>
                </w:rPr>
                <m:t>ij</m:t>
              </m:r>
            </m:sub>
          </m:sSub>
          <m:r>
            <w:rPr>
              <w:rFonts w:ascii="Cambria Math" w:eastAsia="Cambria Math" w:hAnsi="Cambria Math" w:cs="Cambria Math"/>
              <w:lang w:val="en-US"/>
            </w:rPr>
            <m:t xml:space="preserve"> ∈</m:t>
          </m:r>
          <m:d>
            <m:dPr>
              <m:begChr m:val="{"/>
              <m:endChr m:val="}"/>
              <m:ctrlPr>
                <w:rPr>
                  <w:rFonts w:ascii="Cambria Math" w:eastAsia="Cambria Math" w:hAnsi="Cambria Math" w:cs="Cambria Math"/>
                  <w:lang w:val="en-US"/>
                </w:rPr>
              </m:ctrlPr>
            </m:dPr>
            <m:e>
              <m:r>
                <w:rPr>
                  <w:rFonts w:ascii="Cambria Math" w:eastAsia="Cambria Math" w:hAnsi="Cambria Math" w:cs="Cambria Math"/>
                  <w:lang w:val="en-US"/>
                </w:rPr>
                <m:t>0,1</m:t>
              </m:r>
            </m:e>
          </m:d>
        </m:oMath>
      </m:oMathPara>
    </w:p>
    <w:p w14:paraId="5D09145B" w14:textId="77777777" w:rsidR="00912DA9" w:rsidRPr="00912DA9" w:rsidRDefault="00D706ED" w:rsidP="00D706ED">
      <w:pPr>
        <w:jc w:val="center"/>
        <w:rPr>
          <w:ins w:id="377" w:author="Kaan Keskin" w:date="2025-07-13T14:02:00Z" w16du:dateUtc="2025-07-13T11:02:00Z"/>
          <w:lang w:val="en-US"/>
          <w:rPrChange w:id="378" w:author="Kaan Keskin" w:date="2025-07-13T14:02:00Z" w16du:dateUtc="2025-07-13T11:02:00Z">
            <w:rPr>
              <w:ins w:id="379" w:author="Kaan Keskin" w:date="2025-07-13T14:02:00Z" w16du:dateUtc="2025-07-13T11:02:00Z"/>
              <w:rFonts w:ascii="Cambria Math" w:eastAsia="Cambria Math" w:hAnsi="Cambria Math" w:cs="Cambria Math"/>
              <w:i/>
              <w:lang w:val="en-US"/>
            </w:rPr>
          </w:rPrChange>
        </w:rPr>
      </w:pPr>
      <m:oMathPara>
        <m:oMath>
          <m:r>
            <w:rPr>
              <w:rFonts w:ascii="Cambria Math" w:eastAsia="Cambria Math" w:hAnsi="Cambria Math" w:cs="Cambria Math"/>
              <w:lang w:val="en-US"/>
            </w:rPr>
            <m:t>Tas</m:t>
          </m:r>
          <m:sSub>
            <m:sSubPr>
              <m:ctrlPr>
                <w:rPr>
                  <w:rFonts w:ascii="Cambria Math" w:eastAsia="Cambria Math" w:hAnsi="Cambria Math" w:cs="Cambria Math"/>
                  <w:lang w:val="en-US"/>
                </w:rPr>
              </m:ctrlPr>
            </m:sSubPr>
            <m:e>
              <m:r>
                <w:rPr>
                  <w:rFonts w:ascii="Cambria Math" w:eastAsia="Cambria Math" w:hAnsi="Cambria Math" w:cs="Cambria Math"/>
                  <w:lang w:val="en-US"/>
                </w:rPr>
                <m:t>k</m:t>
              </m:r>
            </m:e>
            <m:sub>
              <m:r>
                <w:rPr>
                  <w:rFonts w:ascii="Cambria Math" w:eastAsia="Cambria Math" w:hAnsi="Cambria Math" w:cs="Cambria Math"/>
                  <w:lang w:val="en-US"/>
                </w:rPr>
                <m:t>ij</m:t>
              </m:r>
            </m:sub>
          </m:sSub>
          <m:r>
            <w:rPr>
              <w:rFonts w:ascii="Cambria Math" w:eastAsia="Cambria Math" w:hAnsi="Cambria Math" w:cs="Cambria Math"/>
              <w:lang w:val="en-US"/>
            </w:rPr>
            <m:t xml:space="preserve"> ∈</m:t>
          </m:r>
          <m:d>
            <m:dPr>
              <m:begChr m:val="{"/>
              <m:endChr m:val="}"/>
              <m:ctrlPr>
                <w:rPr>
                  <w:rFonts w:ascii="Cambria Math" w:eastAsia="Cambria Math" w:hAnsi="Cambria Math" w:cs="Cambria Math"/>
                  <w:lang w:val="en-US"/>
                </w:rPr>
              </m:ctrlPr>
            </m:dPr>
            <m:e>
              <m:r>
                <w:rPr>
                  <w:rFonts w:ascii="Cambria Math" w:eastAsia="Cambria Math" w:hAnsi="Cambria Math" w:cs="Cambria Math"/>
                  <w:lang w:val="en-US"/>
                </w:rPr>
                <m:t>1,2,3</m:t>
              </m:r>
            </m:e>
          </m:d>
        </m:oMath>
      </m:oMathPara>
    </w:p>
    <w:p w14:paraId="0F4011B0" w14:textId="77777777" w:rsidR="00912DA9" w:rsidRPr="00912DA9" w:rsidRDefault="00D706ED" w:rsidP="00D706ED">
      <w:pPr>
        <w:jc w:val="center"/>
        <w:rPr>
          <w:ins w:id="380" w:author="Kaan Keskin" w:date="2025-07-13T14:02:00Z" w16du:dateUtc="2025-07-13T11:02:00Z"/>
          <w:lang w:val="en-US"/>
          <w:rPrChange w:id="381" w:author="Kaan Keskin" w:date="2025-07-13T14:02:00Z" w16du:dateUtc="2025-07-13T11:02:00Z">
            <w:rPr>
              <w:ins w:id="382" w:author="Kaan Keskin" w:date="2025-07-13T14:02:00Z" w16du:dateUtc="2025-07-13T11:02:00Z"/>
              <w:rFonts w:ascii="Cambria Math" w:eastAsia="Cambria Math" w:hAnsi="Cambria Math" w:cs="Cambria Math"/>
              <w:i/>
              <w:lang w:val="en-US"/>
            </w:rPr>
          </w:rPrChange>
        </w:rPr>
      </w:pPr>
      <m:oMathPara>
        <m:oMath>
          <m:r>
            <w:rPr>
              <w:rFonts w:ascii="Cambria Math" w:eastAsia="Cambria Math" w:hAnsi="Cambria Math" w:cs="Cambria Math"/>
              <w:lang w:val="en-US"/>
            </w:rPr>
            <m:t>Grou</m:t>
          </m:r>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i</m:t>
              </m:r>
            </m:sub>
          </m:sSub>
          <m:r>
            <w:rPr>
              <w:rFonts w:ascii="Cambria Math" w:eastAsia="Cambria Math" w:hAnsi="Cambria Math" w:cs="Cambria Math"/>
              <w:lang w:val="en-US"/>
            </w:rPr>
            <m:t xml:space="preserve"> ∈</m:t>
          </m:r>
          <m:d>
            <m:dPr>
              <m:begChr m:val="{"/>
              <m:endChr m:val="}"/>
              <m:ctrlPr>
                <w:rPr>
                  <w:rFonts w:ascii="Cambria Math" w:eastAsia="Cambria Math" w:hAnsi="Cambria Math" w:cs="Cambria Math"/>
                  <w:lang w:val="en-US"/>
                </w:rPr>
              </m:ctrlPr>
            </m:dPr>
            <m:e>
              <m:r>
                <w:rPr>
                  <w:rFonts w:ascii="Cambria Math" w:eastAsia="Cambria Math" w:hAnsi="Cambria Math" w:cs="Cambria Math"/>
                  <w:lang w:val="en-US"/>
                </w:rPr>
                <m:t>0,1</m:t>
              </m:r>
            </m:e>
          </m:d>
        </m:oMath>
      </m:oMathPara>
    </w:p>
    <w:p w14:paraId="16D54F4D" w14:textId="2F0934EC" w:rsidR="00D706ED" w:rsidRPr="00866D1C" w:rsidRDefault="00670B93" w:rsidP="00D706ED">
      <w:pPr>
        <w:jc w:val="center"/>
        <w:rPr>
          <w:rFonts w:ascii="Cambria Math" w:eastAsia="Cambria Math" w:hAnsi="Cambria Math" w:cs="Cambria Math"/>
          <w:lang w:val="en-US"/>
        </w:rPr>
      </w:pPr>
      <m:oMathPara>
        <m:oMath>
          <m:sSub>
            <m:sSubPr>
              <m:ctrlPr>
                <w:rPr>
                  <w:rFonts w:ascii="Cambria Math" w:eastAsia="Cambria Math" w:hAnsi="Cambria Math" w:cs="Cambria Math"/>
                  <w:lang w:val="en-US"/>
                </w:rPr>
              </m:ctrlPr>
            </m:sSubPr>
            <m:e>
              <m:r>
                <w:rPr>
                  <w:rFonts w:ascii="Cambria Math" w:eastAsia="Cambria Math" w:hAnsi="Cambria Math" w:cs="Cambria Math"/>
                  <w:lang w:val="en-US"/>
                </w:rPr>
                <m:t>Sex</m:t>
              </m:r>
            </m:e>
            <m:sub>
              <m:r>
                <w:rPr>
                  <w:rFonts w:ascii="Cambria Math" w:eastAsia="Cambria Math" w:hAnsi="Cambria Math" w:cs="Cambria Math"/>
                  <w:lang w:val="en-US"/>
                </w:rPr>
                <m:t>i</m:t>
              </m:r>
            </m:sub>
          </m:sSub>
          <m:r>
            <w:rPr>
              <w:rFonts w:ascii="Cambria Math" w:eastAsia="Cambria Math" w:hAnsi="Cambria Math" w:cs="Cambria Math"/>
              <w:lang w:val="en-US"/>
            </w:rPr>
            <m:t xml:space="preserve"> ∈</m:t>
          </m:r>
          <m:d>
            <m:dPr>
              <m:begChr m:val="{"/>
              <m:endChr m:val="}"/>
              <m:ctrlPr>
                <w:rPr>
                  <w:rFonts w:ascii="Cambria Math" w:eastAsia="Cambria Math" w:hAnsi="Cambria Math" w:cs="Cambria Math"/>
                  <w:lang w:val="en-US"/>
                </w:rPr>
              </m:ctrlPr>
            </m:dPr>
            <m:e>
              <m:r>
                <w:rPr>
                  <w:rFonts w:ascii="Cambria Math" w:eastAsia="Cambria Math" w:hAnsi="Cambria Math" w:cs="Cambria Math"/>
                  <w:lang w:val="en-US"/>
                </w:rPr>
                <m:t>0,1</m:t>
              </m:r>
            </m:e>
          </m:d>
        </m:oMath>
      </m:oMathPara>
    </w:p>
    <w:p w14:paraId="14C78761" w14:textId="77777777" w:rsidR="00912DA9" w:rsidRDefault="00912DA9" w:rsidP="00D706ED">
      <w:pPr>
        <w:rPr>
          <w:ins w:id="383" w:author="Kaan Keskin" w:date="2025-07-13T14:03:00Z" w16du:dateUtc="2025-07-13T11:03:00Z"/>
          <w:lang w:val="en-US"/>
        </w:rPr>
      </w:pPr>
    </w:p>
    <w:p w14:paraId="104FFA7E" w14:textId="080DCEE9" w:rsidR="00D706ED" w:rsidRPr="00866D1C" w:rsidRDefault="00D706ED" w:rsidP="00D706ED">
      <w:pPr>
        <w:rPr>
          <w:lang w:val="en-US"/>
        </w:rPr>
      </w:pPr>
      <w:r w:rsidRPr="00866D1C">
        <w:rPr>
          <w:lang w:val="en-US"/>
        </w:rPr>
        <w:t xml:space="preserve">Here, the term </w:t>
      </w:r>
      <m:oMath>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ij</m:t>
            </m:r>
          </m:sub>
        </m:sSub>
      </m:oMath>
      <w:r w:rsidRPr="00866D1C">
        <w:rPr>
          <w:lang w:val="en-US"/>
        </w:rPr>
        <w:t xml:space="preserve"> is the probability that the participant </w:t>
      </w:r>
      <m:oMath>
        <m:r>
          <w:rPr>
            <w:rFonts w:ascii="Cambria Math" w:eastAsia="Cambria Math" w:hAnsi="Cambria Math" w:cs="Cambria Math"/>
            <w:lang w:val="en-US"/>
          </w:rPr>
          <m:t xml:space="preserve">i </m:t>
        </m:r>
      </m:oMath>
      <w:r w:rsidRPr="00866D1C">
        <w:rPr>
          <w:lang w:val="en-US"/>
        </w:rPr>
        <w:t xml:space="preserve">on trial </w:t>
      </w:r>
      <m:oMath>
        <m:r>
          <w:rPr>
            <w:rFonts w:ascii="Cambria Math" w:eastAsia="Cambria Math" w:hAnsi="Cambria Math" w:cs="Cambria Math"/>
            <w:lang w:val="en-US"/>
          </w:rPr>
          <m:t xml:space="preserve">j </m:t>
        </m:r>
      </m:oMath>
      <w:r w:rsidRPr="00866D1C">
        <w:rPr>
          <w:lang w:val="en-US"/>
        </w:rPr>
        <w:t xml:space="preserve">makes a positive response (e.g invests). </w:t>
      </w:r>
      <m:oMath>
        <m:sSub>
          <m:sSubPr>
            <m:ctrlPr>
              <w:rPr>
                <w:rFonts w:ascii="Cambria Math" w:eastAsia="Cambria Math" w:hAnsi="Cambria Math" w:cs="Cambria Math"/>
                <w:lang w:val="en-US"/>
              </w:rPr>
            </m:ctrlPr>
          </m:sSubPr>
          <m:e>
            <m:r>
              <w:rPr>
                <w:rFonts w:ascii="Cambria Math" w:eastAsia="Cambria Math" w:hAnsi="Cambria Math" w:cs="Cambria Math"/>
                <w:lang w:val="en-US"/>
              </w:rPr>
              <m:t>Y</m:t>
            </m:r>
          </m:e>
          <m:sub>
            <m:r>
              <w:rPr>
                <w:rFonts w:ascii="Cambria Math" w:eastAsia="Cambria Math" w:hAnsi="Cambria Math" w:cs="Cambria Math"/>
                <w:lang w:val="en-US"/>
              </w:rPr>
              <m:t>ij</m:t>
            </m:r>
          </m:sub>
        </m:sSub>
      </m:oMath>
      <w:r w:rsidRPr="00866D1C">
        <w:rPr>
          <w:lang w:val="en-US"/>
        </w:rPr>
        <w:t xml:space="preserve">​ follows the assumption that the response variable is Bernoulli distributed, with success probability </w:t>
      </w:r>
      <m:oMath>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ij</m:t>
            </m:r>
          </m:sub>
        </m:sSub>
      </m:oMath>
      <w:r w:rsidRPr="00866D1C">
        <w:rPr>
          <w:lang w:val="en-US"/>
        </w:rPr>
        <w:t xml:space="preserve"> defined by the fixed and random effects through a logistic link. </w:t>
      </w:r>
      <m:oMath>
        <m:sSub>
          <m:sSubPr>
            <m:ctrlPr>
              <w:rPr>
                <w:rFonts w:ascii="Cambria Math" w:eastAsia="Cambria Math" w:hAnsi="Cambria Math" w:cs="Cambria Math"/>
                <w:lang w:val="en-US"/>
              </w:rPr>
            </m:ctrlPr>
          </m:sSubPr>
          <m:e>
            <m:r>
              <w:rPr>
                <w:rFonts w:ascii="Cambria Math" w:hAnsi="Cambria Math"/>
                <w:lang w:val="en-US"/>
              </w:rPr>
              <m:t>β</m:t>
            </m:r>
          </m:e>
          <m:sub>
            <m:r>
              <w:rPr>
                <w:rFonts w:ascii="Cambria Math" w:eastAsia="Cambria Math" w:hAnsi="Cambria Math" w:cs="Cambria Math"/>
                <w:lang w:val="en-US"/>
              </w:rPr>
              <m:t>o</m:t>
            </m:r>
          </m:sub>
        </m:sSub>
      </m:oMath>
      <w:r w:rsidRPr="00866D1C">
        <w:rPr>
          <w:lang w:val="en-US"/>
        </w:rPr>
        <w:t xml:space="preserve"> is the fixed intercept, where </w:t>
      </w:r>
      <m:oMath>
        <m:sSub>
          <m:sSubPr>
            <m:ctrlPr>
              <w:rPr>
                <w:rFonts w:ascii="Cambria Math" w:eastAsia="Cambria Math" w:hAnsi="Cambria Math" w:cs="Cambria Math"/>
                <w:lang w:val="en-US"/>
              </w:rPr>
            </m:ctrlPr>
          </m:sSubPr>
          <m:e>
            <m:r>
              <w:rPr>
                <w:rFonts w:ascii="Cambria Math" w:hAnsi="Cambria Math"/>
                <w:lang w:val="en-US"/>
              </w:rPr>
              <m:t>β</m:t>
            </m:r>
          </m:e>
          <m:sub>
            <m:r>
              <w:rPr>
                <w:rFonts w:ascii="Cambria Math" w:eastAsia="Cambria Math" w:hAnsi="Cambria Math" w:cs="Cambria Math"/>
                <w:lang w:val="en-US"/>
              </w:rPr>
              <m:t>1</m:t>
            </m:r>
          </m:sub>
        </m:sSub>
      </m:oMath>
      <w:r w:rsidRPr="00866D1C">
        <w:rPr>
          <w:lang w:val="en-US"/>
        </w:rPr>
        <w:t xml:space="preserve"> is fixed effect for Group (patient vs control) and </w:t>
      </w:r>
      <m:oMath>
        <m:sSub>
          <m:sSubPr>
            <m:ctrlPr>
              <w:rPr>
                <w:rFonts w:ascii="Cambria Math" w:eastAsia="Cambria Math" w:hAnsi="Cambria Math" w:cs="Cambria Math"/>
                <w:lang w:val="en-US"/>
              </w:rPr>
            </m:ctrlPr>
          </m:sSubPr>
          <m:e>
            <m:r>
              <w:rPr>
                <w:rFonts w:ascii="Cambria Math" w:hAnsi="Cambria Math"/>
                <w:lang w:val="en-US"/>
              </w:rPr>
              <m:t>β</m:t>
            </m:r>
          </m:e>
          <m:sub>
            <m:r>
              <w:rPr>
                <w:rFonts w:ascii="Cambria Math" w:eastAsia="Cambria Math" w:hAnsi="Cambria Math" w:cs="Cambria Math"/>
                <w:lang w:val="en-US"/>
              </w:rPr>
              <m:t>k</m:t>
            </m:r>
          </m:sub>
        </m:sSub>
      </m:oMath>
      <w:r w:rsidRPr="00866D1C">
        <w:rPr>
          <w:lang w:val="en-US"/>
        </w:rPr>
        <w:t xml:space="preserve"> indicates effect of Task phase relative to first phase as reference. Sex and Duration of Illness (DOI) included in the model, with sex is a categorical factor DOI is a continuous variable. </w:t>
      </w:r>
      <m:oMath>
        <m:sSub>
          <m:sSubPr>
            <m:ctrlPr>
              <w:rPr>
                <w:rFonts w:ascii="Cambria Math" w:eastAsia="Cambria Math" w:hAnsi="Cambria Math" w:cs="Cambria Math"/>
                <w:lang w:val="en-US"/>
              </w:rPr>
            </m:ctrlPr>
          </m:sSubPr>
          <m:e>
            <m:r>
              <w:rPr>
                <w:rFonts w:ascii="Cambria Math" w:eastAsia="Cambria Math" w:hAnsi="Cambria Math" w:cs="Cambria Math"/>
                <w:lang w:val="en-US"/>
              </w:rPr>
              <m:t>b</m:t>
            </m:r>
          </m:e>
          <m:sub>
            <m:r>
              <w:rPr>
                <w:rFonts w:ascii="Cambria Math" w:eastAsia="Cambria Math" w:hAnsi="Cambria Math" w:cs="Cambria Math"/>
                <w:lang w:val="en-US"/>
              </w:rPr>
              <m:t>i</m:t>
            </m:r>
          </m:sub>
        </m:sSub>
      </m:oMath>
      <w:r w:rsidRPr="00866D1C">
        <w:rPr>
          <w:lang w:val="en-US"/>
        </w:rPr>
        <w:t xml:space="preserve"> denoting random intercept for subject </w:t>
      </w:r>
      <m:oMath>
        <m:r>
          <w:rPr>
            <w:rFonts w:ascii="Cambria Math" w:eastAsia="Cambria Math" w:hAnsi="Cambria Math" w:cs="Cambria Math"/>
            <w:lang w:val="en-US"/>
          </w:rPr>
          <m:t>i</m:t>
        </m:r>
      </m:oMath>
      <w:r w:rsidRPr="00866D1C">
        <w:rPr>
          <w:lang w:val="en-US"/>
        </w:rPr>
        <w:t xml:space="preserve"> with </w:t>
      </w:r>
      <m:oMath>
        <m:sSub>
          <m:sSubPr>
            <m:ctrlPr>
              <w:rPr>
                <w:rFonts w:ascii="Cambria Math" w:eastAsia="Cambria Math" w:hAnsi="Cambria Math" w:cs="Cambria Math"/>
                <w:lang w:val="en-US"/>
              </w:rPr>
            </m:ctrlPr>
          </m:sSubPr>
          <m:e>
            <m:r>
              <w:rPr>
                <w:rFonts w:ascii="Cambria Math" w:hAnsi="Cambria Math"/>
                <w:lang w:val="en-US"/>
              </w:rPr>
              <m:t>ε</m:t>
            </m:r>
          </m:e>
          <m:sub>
            <m:r>
              <w:rPr>
                <w:rFonts w:ascii="Cambria Math" w:eastAsia="Cambria Math" w:hAnsi="Cambria Math" w:cs="Cambria Math"/>
                <w:lang w:val="en-US"/>
              </w:rPr>
              <m:t>ij</m:t>
            </m:r>
          </m:sub>
        </m:sSub>
      </m:oMath>
      <w:r w:rsidRPr="00866D1C">
        <w:rPr>
          <w:lang w:val="en-US"/>
        </w:rPr>
        <w:t xml:space="preserve"> denoting residual error.</w:t>
      </w:r>
    </w:p>
    <w:p w14:paraId="1901F16B" w14:textId="77777777" w:rsidR="009246C3" w:rsidRDefault="009246C3" w:rsidP="00D706ED">
      <w:pPr>
        <w:rPr>
          <w:ins w:id="384" w:author="Kaan Keskin" w:date="2025-07-13T14:03:00Z" w16du:dateUtc="2025-07-13T11:03:00Z"/>
          <w:lang w:val="en-US"/>
        </w:rPr>
      </w:pPr>
    </w:p>
    <w:p w14:paraId="67496C1E" w14:textId="631ADFA0" w:rsidR="00D706ED" w:rsidRPr="00866D1C" w:rsidRDefault="00D706ED" w:rsidP="00D706ED">
      <w:pPr>
        <w:rPr>
          <w:lang w:val="en-US"/>
        </w:rPr>
      </w:pPr>
      <w:r w:rsidRPr="00866D1C">
        <w:rPr>
          <w:lang w:val="en-US"/>
        </w:rPr>
        <w:t xml:space="preserve">Model diagnostics were performed using the </w:t>
      </w:r>
      <w:proofErr w:type="spellStart"/>
      <w:r w:rsidRPr="00866D1C">
        <w:rPr>
          <w:lang w:val="en-US"/>
        </w:rPr>
        <w:t>DHARMa</w:t>
      </w:r>
      <w:proofErr w:type="spellEnd"/>
      <w:r w:rsidRPr="00866D1C">
        <w:rPr>
          <w:lang w:val="en-US"/>
        </w:rPr>
        <w:t xml:space="preserve"> package (ref). Simulated residuals showed no significant deviation from uniformity (KS test: p = 0.77), no overdispersion (p = 0.96), and no evidence of outlier inflation (p = 0.19). Residuals were homogeneously distributed across the range of predicted values, indicating that model assumptions were adequately met (see Supplementary Material). Multicollinearity among fixed effects was assessed using generalized variance inflation factors (GVIF). All adjusted GVIF values were well below 2 (range: 1.00–1.46), indicating no evidence of multicollinearity among predictors.</w:t>
      </w:r>
    </w:p>
    <w:p w14:paraId="06C5AB85" w14:textId="77777777" w:rsidR="00D706ED" w:rsidRPr="009246C3" w:rsidRDefault="00D706ED" w:rsidP="00D706ED">
      <w:pPr>
        <w:pStyle w:val="Heading3"/>
        <w:rPr>
          <w:color w:val="000000"/>
          <w:sz w:val="22"/>
          <w:szCs w:val="22"/>
          <w:lang w:val="en-US"/>
          <w:rPrChange w:id="385" w:author="Kaan Keskin" w:date="2025-07-13T14:04:00Z" w16du:dateUtc="2025-07-13T11:04:00Z">
            <w:rPr>
              <w:color w:val="000000"/>
              <w:sz w:val="24"/>
              <w:szCs w:val="24"/>
              <w:lang w:val="en-US"/>
            </w:rPr>
          </w:rPrChange>
        </w:rPr>
      </w:pPr>
      <w:r w:rsidRPr="009246C3">
        <w:rPr>
          <w:color w:val="000000"/>
          <w:sz w:val="22"/>
          <w:szCs w:val="22"/>
          <w:lang w:val="en-US"/>
          <w:rPrChange w:id="386" w:author="Kaan Keskin" w:date="2025-07-13T14:04:00Z" w16du:dateUtc="2025-07-13T11:04:00Z">
            <w:rPr>
              <w:color w:val="000000"/>
              <w:sz w:val="24"/>
              <w:szCs w:val="24"/>
              <w:lang w:val="en-US"/>
            </w:rPr>
          </w:rPrChange>
        </w:rPr>
        <w:t>The intraclass correlation coefficient (ICC) was calculated to assess the proportion of variance in investment decisions attributable to between-subject differences. The ICC was approximately 0.167, indicating that 16.7% of the variance was due to differences between participants, thereby justifying the inclusion of a random intercept in the model.</w:t>
      </w:r>
    </w:p>
    <w:p w14:paraId="6851C104" w14:textId="77777777" w:rsidR="00D706ED" w:rsidRPr="00866D1C" w:rsidRDefault="00D706ED" w:rsidP="00D706ED">
      <w:pPr>
        <w:pStyle w:val="Heading3"/>
        <w:rPr>
          <w:lang w:val="en-US"/>
        </w:rPr>
      </w:pPr>
      <w:r w:rsidRPr="00866D1C">
        <w:rPr>
          <w:lang w:val="en-US"/>
        </w:rPr>
        <w:t>Lognormal Linear Mixed-Effects Model for Prediction Errors</w:t>
      </w:r>
    </w:p>
    <w:p w14:paraId="23669D08" w14:textId="77777777" w:rsidR="00D706ED" w:rsidRPr="00866D1C" w:rsidRDefault="00D706ED" w:rsidP="00D706ED">
      <w:pPr>
        <w:rPr>
          <w:lang w:val="en-US"/>
        </w:rPr>
      </w:pPr>
      <w:r w:rsidRPr="00866D1C">
        <w:rPr>
          <w:lang w:val="en-US"/>
        </w:rPr>
        <w:t>Because prediction error (PE) values included zero or negative values, we applied a constant shift to ensure all observations were strictly positive. This transformation preserved the relative structure of the data while enabling the use of log-transformation. The log-transformed PE values were then modeled using a linear mixed-effects model, assuming a lognormal distribution. This approach is appropriate for positively skewed data with heteroscedasticity and allows for multiplicative interpretation of fixed effects. Residual diagnostics indicated no issues with dispersion or heteroscedasticity; however, tests for residual uniformity and outliers revealed minor deviations, suggesting the model may be sensitive to extreme values (see Supplementary Figure).</w:t>
      </w:r>
    </w:p>
    <w:p w14:paraId="0488B4C1" w14:textId="77777777" w:rsidR="009246C3" w:rsidRDefault="009246C3" w:rsidP="00D706ED">
      <w:pPr>
        <w:rPr>
          <w:ins w:id="387" w:author="Kaan Keskin" w:date="2025-07-13T14:04:00Z" w16du:dateUtc="2025-07-13T11:04:00Z"/>
          <w:lang w:val="en-US"/>
        </w:rPr>
      </w:pPr>
    </w:p>
    <w:p w14:paraId="32A308EF" w14:textId="44CE34C4" w:rsidR="00D706ED" w:rsidRPr="00866D1C" w:rsidRDefault="00D706ED" w:rsidP="00D706ED">
      <w:pPr>
        <w:rPr>
          <w:lang w:val="en-US"/>
        </w:rPr>
      </w:pPr>
      <w:r w:rsidRPr="00866D1C">
        <w:rPr>
          <w:lang w:val="en-US"/>
        </w:rPr>
        <w:t xml:space="preserve">To account for repeated measures and individual differences in task, a random intercept for </w:t>
      </w:r>
      <w:del w:id="388" w:author="Kaan Keskin" w:date="2025-07-13T14:04:00Z" w16du:dateUtc="2025-07-13T11:04:00Z">
        <w:r w:rsidRPr="00866D1C" w:rsidDel="009246C3">
          <w:rPr>
            <w:lang w:val="en-US"/>
          </w:rPr>
          <w:delText xml:space="preserve">Subject </w:delText>
        </w:r>
      </w:del>
      <w:ins w:id="389" w:author="Kaan Keskin" w:date="2025-07-13T14:04:00Z" w16du:dateUtc="2025-07-13T11:04:00Z">
        <w:r w:rsidR="009246C3">
          <w:rPr>
            <w:lang w:val="en-US"/>
          </w:rPr>
          <w:t>s</w:t>
        </w:r>
        <w:r w:rsidR="009246C3" w:rsidRPr="00866D1C">
          <w:rPr>
            <w:lang w:val="en-US"/>
          </w:rPr>
          <w:t xml:space="preserve">ubject </w:t>
        </w:r>
      </w:ins>
      <w:r w:rsidRPr="00866D1C">
        <w:rPr>
          <w:lang w:val="en-US"/>
        </w:rPr>
        <w:t>was included in the linear mixed-effects model. As same with Binomial model, all adjusted GVIF values were well below 2 (range: 1.00–1.46), indicating no evidence of multicollinearity among predictors. The intraclass correlation coefficient (ICC = 0.053) indicated that approximately 5.3% of the variance in log-transformed prediction error was attributable to between-subject variability, supporting the inclusion of a random effect for Subject. Based on the data characteristics and model diagnostics, the final model was defined as:</w:t>
      </w:r>
    </w:p>
    <w:p w14:paraId="730A8D0F" w14:textId="77777777" w:rsidR="009246C3" w:rsidRPr="009246C3" w:rsidRDefault="00670B93" w:rsidP="00D706ED">
      <w:pPr>
        <w:jc w:val="center"/>
        <w:rPr>
          <w:ins w:id="390" w:author="Kaan Keskin" w:date="2025-07-13T14:05:00Z" w16du:dateUtc="2025-07-13T11:05:00Z"/>
          <w:lang w:val="en-US"/>
          <w:rPrChange w:id="391" w:author="Kaan Keskin" w:date="2025-07-13T14:05:00Z" w16du:dateUtc="2025-07-13T11:05:00Z">
            <w:rPr>
              <w:ins w:id="392" w:author="Kaan Keskin" w:date="2025-07-13T14:05:00Z" w16du:dateUtc="2025-07-13T11:05:00Z"/>
              <w:rFonts w:ascii="Cambria Math" w:eastAsia="Cambria Math" w:hAnsi="Cambria Math" w:cs="Cambria Math"/>
              <w:i/>
              <w:lang w:val="en-US"/>
            </w:rPr>
          </w:rPrChange>
        </w:rPr>
      </w:pPr>
      <m:oMathPara>
        <m:oMath>
          <m:sSub>
            <m:sSubPr>
              <m:ctrlPr>
                <w:rPr>
                  <w:rFonts w:ascii="Cambria Math" w:eastAsia="Cambria Math" w:hAnsi="Cambria Math" w:cs="Cambria Math"/>
                  <w:lang w:val="en-US"/>
                </w:rPr>
              </m:ctrlPr>
            </m:sSubPr>
            <m:e>
              <m:r>
                <w:rPr>
                  <w:rFonts w:ascii="Cambria Math" w:hAnsi="Cambria Math"/>
                  <w:lang w:val="en-US"/>
                </w:rPr>
                <m:t>μ</m:t>
              </m:r>
            </m:e>
            <m:sub>
              <m:r>
                <w:rPr>
                  <w:rFonts w:ascii="Cambria Math" w:eastAsia="Cambria Math" w:hAnsi="Cambria Math" w:cs="Cambria Math"/>
                  <w:lang w:val="en-US"/>
                </w:rPr>
                <m:t>ij</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β</m:t>
              </m:r>
            </m:e>
            <m:sub>
              <m:r>
                <w:rPr>
                  <w:rFonts w:ascii="Cambria Math" w:eastAsia="Cambria Math" w:hAnsi="Cambria Math" w:cs="Cambria Math"/>
                  <w:lang w:val="en-US"/>
                </w:rPr>
                <m:t>o</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β</m:t>
              </m:r>
            </m:e>
            <m:sub>
              <m:r>
                <w:rPr>
                  <w:rFonts w:ascii="Cambria Math" w:eastAsia="Cambria Math" w:hAnsi="Cambria Math" w:cs="Cambria Math"/>
                  <w:lang w:val="en-US"/>
                </w:rPr>
                <m:t>1</m:t>
              </m:r>
            </m:sub>
          </m:sSub>
          <m:r>
            <w:rPr>
              <w:rFonts w:ascii="Cambria Math" w:eastAsia="Cambria Math" w:hAnsi="Cambria Math" w:cs="Cambria Math"/>
              <w:lang w:val="en-US"/>
            </w:rPr>
            <m:t> ∙</m:t>
          </m:r>
          <m:r>
            <w:rPr>
              <w:rFonts w:ascii="Cambria Math" w:eastAsia="Cambria Math" w:hAnsi="Cambria Math" w:cs="Cambria Math"/>
              <w:lang w:val="en-US"/>
            </w:rPr>
            <m:t>Grou</m:t>
          </m:r>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i</m:t>
              </m:r>
            </m:sub>
          </m:sSub>
          <m:r>
            <w:rPr>
              <w:rFonts w:ascii="Cambria Math" w:eastAsia="Cambria Math" w:hAnsi="Cambria Math" w:cs="Cambria Math"/>
              <w:lang w:val="en-US"/>
            </w:rPr>
            <m:t>*</m:t>
          </m:r>
          <m:r>
            <w:rPr>
              <w:rFonts w:ascii="Cambria Math" w:eastAsia="Cambria Math" w:hAnsi="Cambria Math" w:cs="Cambria Math"/>
              <w:lang w:val="en-US"/>
            </w:rPr>
            <m:t xml:space="preserve"> </m:t>
          </m:r>
          <m:sSub>
            <m:sSubPr>
              <m:ctrlPr>
                <w:rPr>
                  <w:rFonts w:ascii="Cambria Math" w:eastAsia="Cambria Math" w:hAnsi="Cambria Math" w:cs="Cambria Math"/>
                  <w:lang w:val="en-US"/>
                </w:rPr>
              </m:ctrlPr>
            </m:sSubPr>
            <m:e>
              <m:r>
                <w:rPr>
                  <w:rFonts w:ascii="Cambria Math" w:eastAsia="Cambria Math" w:hAnsi="Cambria Math" w:cs="Cambria Math"/>
                  <w:lang w:val="en-US"/>
                </w:rPr>
                <m:t>β</m:t>
              </m:r>
            </m:e>
            <m:sub>
              <m:r>
                <w:rPr>
                  <w:rFonts w:ascii="Cambria Math" w:eastAsia="Cambria Math" w:hAnsi="Cambria Math" w:cs="Cambria Math"/>
                  <w:lang w:val="en-US"/>
                </w:rPr>
                <m:t xml:space="preserve">4 </m:t>
              </m:r>
            </m:sub>
          </m:sSub>
          <m:r>
            <w:rPr>
              <w:rFonts w:ascii="Cambria Math" w:eastAsia="Cambria Math" w:hAnsi="Cambria Math" w:cs="Cambria Math"/>
              <w:lang w:val="en-US"/>
            </w:rPr>
            <m:t>∙</m:t>
          </m:r>
          <m:r>
            <w:rPr>
              <w:rFonts w:ascii="Cambria Math" w:eastAsia="Cambria Math" w:hAnsi="Cambria Math" w:cs="Cambria Math"/>
              <w:lang w:val="en-US"/>
            </w:rPr>
            <m:t>Se</m:t>
          </m:r>
          <m:sSub>
            <m:sSubPr>
              <m:ctrlPr>
                <w:rPr>
                  <w:rFonts w:ascii="Cambria Math" w:eastAsia="Cambria Math" w:hAnsi="Cambria Math" w:cs="Cambria Math"/>
                  <w:lang w:val="en-US"/>
                </w:rPr>
              </m:ctrlPr>
            </m:sSubPr>
            <m:e>
              <m:r>
                <w:rPr>
                  <w:rFonts w:ascii="Cambria Math" w:eastAsia="Cambria Math" w:hAnsi="Cambria Math" w:cs="Cambria Math"/>
                  <w:lang w:val="en-US"/>
                </w:rPr>
                <m:t>x</m:t>
              </m:r>
            </m:e>
            <m:sub>
              <m:r>
                <w:rPr>
                  <w:rFonts w:ascii="Cambria Math" w:eastAsia="Cambria Math" w:hAnsi="Cambria Math" w:cs="Cambria Math"/>
                  <w:lang w:val="en-US"/>
                </w:rPr>
                <m:t>i</m:t>
              </m:r>
            </m:sub>
          </m:sSub>
          <m:r>
            <w:rPr>
              <w:rFonts w:ascii="Cambria Math" w:eastAsia="Cambria Math" w:hAnsi="Cambria Math" w:cs="Cambria Math"/>
              <w:lang w:val="en-US"/>
            </w:rPr>
            <m:t>+</m:t>
          </m:r>
          <m:nary>
            <m:naryPr>
              <m:chr m:val="∑"/>
              <m:ctrlPr>
                <w:rPr>
                  <w:rFonts w:ascii="Cambria Math" w:eastAsia="Cambria Math" w:hAnsi="Cambria Math" w:cs="Cambria Math"/>
                  <w:lang w:val="en-US"/>
                </w:rPr>
              </m:ctrlPr>
            </m:naryPr>
            <m:sub>
              <m:r>
                <w:rPr>
                  <w:rFonts w:ascii="Cambria Math" w:eastAsia="Cambria Math" w:hAnsi="Cambria Math" w:cs="Cambria Math"/>
                  <w:lang w:val="en-US"/>
                </w:rPr>
                <m:t>k</m:t>
              </m:r>
              <m:r>
                <w:rPr>
                  <w:rFonts w:ascii="Cambria Math" w:eastAsia="Cambria Math" w:hAnsi="Cambria Math" w:cs="Cambria Math"/>
                  <w:lang w:val="en-US"/>
                </w:rPr>
                <m:t>=2</m:t>
              </m:r>
            </m:sub>
            <m:sup>
              <m:r>
                <w:rPr>
                  <w:rFonts w:ascii="Cambria Math" w:eastAsia="Cambria Math" w:hAnsi="Cambria Math" w:cs="Cambria Math"/>
                  <w:lang w:val="en-US"/>
                </w:rPr>
                <m:t>3</m:t>
              </m:r>
            </m:sup>
            <m:e/>
          </m:nary>
          <m:sSub>
            <m:sSubPr>
              <m:ctrlPr>
                <w:rPr>
                  <w:rFonts w:ascii="Cambria Math" w:eastAsia="Cambria Math" w:hAnsi="Cambria Math" w:cs="Cambria Math"/>
                  <w:lang w:val="en-US"/>
                </w:rPr>
              </m:ctrlPr>
            </m:sSubPr>
            <m:e>
              <m:r>
                <w:rPr>
                  <w:rFonts w:ascii="Cambria Math" w:eastAsia="Cambria Math" w:hAnsi="Cambria Math" w:cs="Cambria Math"/>
                  <w:lang w:val="en-US"/>
                </w:rPr>
                <m:t>β</m:t>
              </m:r>
            </m:e>
            <m:sub>
              <m:r>
                <w:rPr>
                  <w:rFonts w:ascii="Cambria Math" w:eastAsia="Cambria Math" w:hAnsi="Cambria Math" w:cs="Cambria Math"/>
                  <w:lang w:val="en-US"/>
                </w:rPr>
                <m:t>k</m:t>
              </m:r>
            </m:sub>
          </m:sSub>
          <m:r>
            <w:rPr>
              <w:rFonts w:ascii="Cambria Math" w:eastAsia="Cambria Math" w:hAnsi="Cambria Math" w:cs="Cambria Math"/>
              <w:lang w:val="en-US"/>
            </w:rPr>
            <m:t>∙</m:t>
          </m:r>
          <m:r>
            <w:rPr>
              <w:rFonts w:ascii="Cambria Math" w:eastAsia="Cambria Math" w:hAnsi="Cambria Math" w:cs="Cambria Math"/>
              <w:lang w:val="en-US"/>
            </w:rPr>
            <m:t>1</m:t>
          </m:r>
          <m:d>
            <m:dPr>
              <m:ctrlPr>
                <w:rPr>
                  <w:rFonts w:ascii="Cambria Math" w:eastAsia="Cambria Math" w:hAnsi="Cambria Math" w:cs="Cambria Math"/>
                  <w:lang w:val="en-US"/>
                </w:rPr>
              </m:ctrlPr>
            </m:dPr>
            <m:e>
              <m:r>
                <w:rPr>
                  <w:rFonts w:ascii="Cambria Math" w:eastAsia="Cambria Math" w:hAnsi="Cambria Math" w:cs="Cambria Math"/>
                  <w:lang w:val="en-US"/>
                </w:rPr>
                <m:t>Tas</m:t>
              </m:r>
              <m:sSub>
                <m:sSubPr>
                  <m:ctrlPr>
                    <w:rPr>
                      <w:rFonts w:ascii="Cambria Math" w:eastAsia="Cambria Math" w:hAnsi="Cambria Math" w:cs="Cambria Math"/>
                      <w:lang w:val="en-US"/>
                    </w:rPr>
                  </m:ctrlPr>
                </m:sSubPr>
                <m:e>
                  <m:r>
                    <w:rPr>
                      <w:rFonts w:ascii="Cambria Math" w:eastAsia="Cambria Math" w:hAnsi="Cambria Math" w:cs="Cambria Math"/>
                      <w:lang w:val="en-US"/>
                    </w:rPr>
                    <m:t>k</m:t>
                  </m:r>
                </m:e>
                <m:sub>
                  <m:r>
                    <w:rPr>
                      <w:rFonts w:ascii="Cambria Math" w:eastAsia="Cambria Math" w:hAnsi="Cambria Math" w:cs="Cambria Math"/>
                      <w:lang w:val="en-US"/>
                    </w:rPr>
                    <m:t>ij</m:t>
                  </m:r>
                </m:sub>
              </m:sSub>
              <m:r>
                <w:rPr>
                  <w:rFonts w:ascii="Cambria Math" w:eastAsia="Cambria Math" w:hAnsi="Cambria Math" w:cs="Cambria Math"/>
                  <w:lang w:val="en-US"/>
                </w:rPr>
                <m:t>=</m:t>
              </m:r>
              <m:r>
                <w:rPr>
                  <w:rFonts w:ascii="Cambria Math" w:eastAsia="Cambria Math" w:hAnsi="Cambria Math" w:cs="Cambria Math"/>
                  <w:lang w:val="en-US"/>
                </w:rPr>
                <m:t>k</m:t>
              </m:r>
            </m:e>
          </m:d>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β</m:t>
              </m:r>
            </m:e>
            <m:sub>
              <m:r>
                <w:rPr>
                  <w:rFonts w:ascii="Cambria Math" w:eastAsia="Cambria Math" w:hAnsi="Cambria Math" w:cs="Cambria Math"/>
                  <w:lang w:val="en-US"/>
                </w:rPr>
                <m:t>5</m:t>
              </m:r>
            </m:sub>
          </m:sSub>
          <m:r>
            <w:rPr>
              <w:rFonts w:ascii="Cambria Math" w:eastAsia="Cambria Math" w:hAnsi="Cambria Math" w:cs="Cambria Math"/>
              <w:lang w:val="en-US"/>
            </w:rPr>
            <m:t>∙</m:t>
          </m:r>
          <m:r>
            <w:rPr>
              <w:rFonts w:ascii="Cambria Math" w:eastAsia="Cambria Math" w:hAnsi="Cambria Math" w:cs="Cambria Math"/>
              <w:lang w:val="en-US"/>
            </w:rPr>
            <m:t>Do</m:t>
          </m:r>
          <m:sSub>
            <m:sSubPr>
              <m:ctrlPr>
                <w:rPr>
                  <w:rFonts w:ascii="Cambria Math" w:eastAsia="Cambria Math" w:hAnsi="Cambria Math" w:cs="Cambria Math"/>
                  <w:lang w:val="en-US"/>
                </w:rPr>
              </m:ctrlPr>
            </m:sSubPr>
            <m:e>
              <m:r>
                <w:rPr>
                  <w:rFonts w:ascii="Cambria Math" w:eastAsia="Cambria Math" w:hAnsi="Cambria Math" w:cs="Cambria Math"/>
                  <w:lang w:val="en-US"/>
                </w:rPr>
                <m:t>I</m:t>
              </m:r>
            </m:e>
            <m:sub>
              <m:r>
                <w:rPr>
                  <w:rFonts w:ascii="Cambria Math" w:eastAsia="Cambria Math" w:hAnsi="Cambria Math" w:cs="Cambria Math"/>
                  <w:lang w:val="en-US"/>
                </w:rPr>
                <m:t>i</m:t>
              </m:r>
            </m:sub>
          </m:sSub>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b</m:t>
              </m:r>
            </m:e>
            <m:sub>
              <m:r>
                <w:rPr>
                  <w:rFonts w:ascii="Cambria Math" w:eastAsia="Cambria Math" w:hAnsi="Cambria Math" w:cs="Cambria Math"/>
                  <w:lang w:val="en-US"/>
                </w:rPr>
                <m:t>i</m:t>
              </m:r>
            </m:sub>
          </m:sSub>
          <m:r>
            <w:rPr>
              <w:rFonts w:ascii="Cambria Math" w:eastAsia="Cambria Math" w:hAnsi="Cambria Math" w:cs="Cambria Math"/>
              <w:lang w:val="en-US"/>
            </w:rPr>
            <m:t xml:space="preserve">+ </m:t>
          </m:r>
          <m:sSub>
            <m:sSubPr>
              <m:ctrlPr>
                <w:rPr>
                  <w:rFonts w:ascii="Cambria Math" w:eastAsia="Cambria Math" w:hAnsi="Cambria Math" w:cs="Cambria Math"/>
                  <w:lang w:val="en-US"/>
                </w:rPr>
              </m:ctrlPr>
            </m:sSubPr>
            <m:e>
              <m:r>
                <w:rPr>
                  <w:rFonts w:ascii="Cambria Math" w:eastAsia="Cambria Math" w:hAnsi="Cambria Math" w:cs="Cambria Math"/>
                  <w:lang w:val="en-US"/>
                </w:rPr>
                <m:t>ε</m:t>
              </m:r>
            </m:e>
            <m:sub>
              <m:r>
                <w:rPr>
                  <w:rFonts w:ascii="Cambria Math" w:eastAsia="Cambria Math" w:hAnsi="Cambria Math" w:cs="Cambria Math"/>
                  <w:lang w:val="en-US"/>
                </w:rPr>
                <m:t>ij</m:t>
              </m:r>
            </m:sub>
          </m:sSub>
        </m:oMath>
      </m:oMathPara>
    </w:p>
    <w:p w14:paraId="43972995" w14:textId="77777777" w:rsidR="009246C3" w:rsidRPr="009246C3" w:rsidRDefault="00D706ED" w:rsidP="00D706ED">
      <w:pPr>
        <w:jc w:val="center"/>
        <w:rPr>
          <w:ins w:id="393" w:author="Kaan Keskin" w:date="2025-07-13T14:05:00Z" w16du:dateUtc="2025-07-13T11:05:00Z"/>
          <w:lang w:val="en-US"/>
          <w:rPrChange w:id="394" w:author="Kaan Keskin" w:date="2025-07-13T14:05:00Z" w16du:dateUtc="2025-07-13T11:05:00Z">
            <w:rPr>
              <w:ins w:id="395" w:author="Kaan Keskin" w:date="2025-07-13T14:05:00Z" w16du:dateUtc="2025-07-13T11:05:00Z"/>
              <w:rFonts w:ascii="Cambria Math" w:eastAsia="Cambria Math" w:hAnsi="Cambria Math" w:cs="Cambria Math"/>
              <w:i/>
              <w:lang w:val="en-US"/>
            </w:rPr>
          </w:rPrChange>
        </w:rPr>
      </w:pPr>
      <m:oMathPara>
        <m:oMath>
          <m:r>
            <w:rPr>
              <w:rFonts w:ascii="Cambria Math" w:eastAsia="Cambria Math" w:hAnsi="Cambria Math" w:cs="Cambria Math"/>
              <w:lang w:val="en-US"/>
            </w:rPr>
            <m:t>Tas</m:t>
          </m:r>
          <m:sSub>
            <m:sSubPr>
              <m:ctrlPr>
                <w:rPr>
                  <w:rFonts w:ascii="Cambria Math" w:eastAsia="Cambria Math" w:hAnsi="Cambria Math" w:cs="Cambria Math"/>
                  <w:lang w:val="en-US"/>
                </w:rPr>
              </m:ctrlPr>
            </m:sSubPr>
            <m:e>
              <m:r>
                <w:rPr>
                  <w:rFonts w:ascii="Cambria Math" w:eastAsia="Cambria Math" w:hAnsi="Cambria Math" w:cs="Cambria Math"/>
                  <w:lang w:val="en-US"/>
                </w:rPr>
                <m:t>k</m:t>
              </m:r>
            </m:e>
            <m:sub>
              <m:r>
                <w:rPr>
                  <w:rFonts w:ascii="Cambria Math" w:eastAsia="Cambria Math" w:hAnsi="Cambria Math" w:cs="Cambria Math"/>
                  <w:lang w:val="en-US"/>
                </w:rPr>
                <m:t>ij</m:t>
              </m:r>
            </m:sub>
          </m:sSub>
          <m:r>
            <w:rPr>
              <w:rFonts w:ascii="Cambria Math" w:eastAsia="Cambria Math" w:hAnsi="Cambria Math" w:cs="Cambria Math"/>
              <w:lang w:val="en-US"/>
            </w:rPr>
            <m:t>∈</m:t>
          </m:r>
          <m:d>
            <m:dPr>
              <m:begChr m:val="{"/>
              <m:endChr m:val="}"/>
              <m:ctrlPr>
                <w:rPr>
                  <w:rFonts w:ascii="Cambria Math" w:eastAsia="Cambria Math" w:hAnsi="Cambria Math" w:cs="Cambria Math"/>
                  <w:lang w:val="en-US"/>
                </w:rPr>
              </m:ctrlPr>
            </m:dPr>
            <m:e>
              <m:r>
                <w:rPr>
                  <w:rFonts w:ascii="Cambria Math" w:eastAsia="Cambria Math" w:hAnsi="Cambria Math" w:cs="Cambria Math"/>
                  <w:lang w:val="en-US"/>
                </w:rPr>
                <m:t>1,2,3</m:t>
              </m:r>
            </m:e>
          </m:d>
          <m:r>
            <w:rPr>
              <w:rFonts w:ascii="Cambria Math" w:eastAsia="Cambria Math" w:hAnsi="Cambria Math" w:cs="Cambria Math"/>
              <w:lang w:val="en-US"/>
            </w:rPr>
            <m:t xml:space="preserve"> </m:t>
          </m:r>
        </m:oMath>
      </m:oMathPara>
    </w:p>
    <w:p w14:paraId="23EDE7A4" w14:textId="77777777" w:rsidR="009246C3" w:rsidRPr="009246C3" w:rsidRDefault="00670B93" w:rsidP="00D706ED">
      <w:pPr>
        <w:jc w:val="center"/>
        <w:rPr>
          <w:ins w:id="396" w:author="Kaan Keskin" w:date="2025-07-13T14:05:00Z" w16du:dateUtc="2025-07-13T11:05:00Z"/>
          <w:lang w:val="en-US"/>
          <w:rPrChange w:id="397" w:author="Kaan Keskin" w:date="2025-07-13T14:05:00Z" w16du:dateUtc="2025-07-13T11:05:00Z">
            <w:rPr>
              <w:ins w:id="398" w:author="Kaan Keskin" w:date="2025-07-13T14:05:00Z" w16du:dateUtc="2025-07-13T11:05:00Z"/>
              <w:rFonts w:ascii="Cambria Math" w:eastAsia="Cambria Math" w:hAnsi="Cambria Math" w:cs="Cambria Math"/>
              <w:i/>
              <w:lang w:val="en-US"/>
            </w:rPr>
          </w:rPrChange>
        </w:rPr>
      </w:pPr>
      <m:oMathPara>
        <m:oMath>
          <m:sSubSup>
            <m:sSubSupPr>
              <m:ctrlPr>
                <w:rPr>
                  <w:rFonts w:ascii="Cambria Math" w:eastAsia="Cambria Math" w:hAnsi="Cambria Math" w:cs="Cambria Math"/>
                  <w:lang w:val="en-US"/>
                </w:rPr>
              </m:ctrlPr>
            </m:sSubSupPr>
            <m:e>
              <m:r>
                <w:rPr>
                  <w:rFonts w:ascii="Cambria Math" w:eastAsia="Cambria Math" w:hAnsi="Cambria Math" w:cs="Cambria Math"/>
                  <w:lang w:val="en-US"/>
                </w:rPr>
                <m:t>y</m:t>
              </m:r>
            </m:e>
            <m:sub>
              <m:r>
                <w:rPr>
                  <w:rFonts w:ascii="Cambria Math" w:eastAsia="Cambria Math" w:hAnsi="Cambria Math" w:cs="Cambria Math"/>
                  <w:lang w:val="en-US"/>
                </w:rPr>
                <m:t>ij</m:t>
              </m:r>
            </m:sub>
            <m:sup>
              <m:r>
                <w:rPr>
                  <w:rFonts w:ascii="Cambria Math" w:eastAsia="Cambria Math" w:hAnsi="Cambria Math" w:cs="Cambria Math"/>
                  <w:lang w:val="en-US"/>
                </w:rPr>
                <m:t>*</m:t>
              </m:r>
            </m:sup>
          </m:sSubSup>
          <m:r>
            <w:rPr>
              <w:rFonts w:ascii="Cambria Math" w:eastAsia="Cambria Math" w:hAnsi="Cambria Math" w:cs="Cambria Math"/>
              <w:lang w:val="en-US"/>
            </w:rPr>
            <m:t xml:space="preserve"> ~ </m:t>
          </m:r>
          <m:r>
            <w:rPr>
              <w:rFonts w:ascii="Cambria Math" w:eastAsia="Cambria Math" w:hAnsi="Cambria Math" w:cs="Cambria Math"/>
              <w:lang w:val="en-US"/>
            </w:rPr>
            <m:t>LogNormal</m:t>
          </m:r>
          <m:d>
            <m:dPr>
              <m:ctrlPr>
                <w:rPr>
                  <w:rFonts w:ascii="Cambria Math" w:eastAsia="Cambria Math" w:hAnsi="Cambria Math" w:cs="Cambria Math"/>
                  <w:lang w:val="en-US"/>
                </w:rPr>
              </m:ctrlPr>
            </m:dPr>
            <m:e>
              <m:sSub>
                <m:sSubPr>
                  <m:ctrlPr>
                    <w:rPr>
                      <w:rFonts w:ascii="Cambria Math" w:eastAsia="Cambria Math" w:hAnsi="Cambria Math" w:cs="Cambria Math"/>
                      <w:lang w:val="en-US"/>
                    </w:rPr>
                  </m:ctrlPr>
                </m:sSubPr>
                <m:e>
                  <m:r>
                    <w:rPr>
                      <w:rFonts w:ascii="Cambria Math" w:eastAsia="Cambria Math" w:hAnsi="Cambria Math" w:cs="Cambria Math"/>
                      <w:lang w:val="en-US"/>
                    </w:rPr>
                    <m:t>μ</m:t>
                  </m:r>
                </m:e>
                <m:sub>
                  <m:r>
                    <w:rPr>
                      <w:rFonts w:ascii="Cambria Math" w:eastAsia="Cambria Math" w:hAnsi="Cambria Math" w:cs="Cambria Math"/>
                      <w:lang w:val="en-US"/>
                    </w:rPr>
                    <m:t>ij</m:t>
                  </m:r>
                </m:sub>
              </m:sSub>
              <m:r>
                <w:rPr>
                  <w:rFonts w:ascii="Cambria Math" w:eastAsia="Cambria Math" w:hAnsi="Cambria Math" w:cs="Cambria Math"/>
                  <w:lang w:val="en-US"/>
                </w:rPr>
                <m:t xml:space="preserve">, </m:t>
              </m:r>
              <m:sSup>
                <m:sSupPr>
                  <m:ctrlPr>
                    <w:rPr>
                      <w:rFonts w:ascii="Cambria Math" w:eastAsia="Cambria Math" w:hAnsi="Cambria Math" w:cs="Cambria Math"/>
                      <w:lang w:val="en-US"/>
                    </w:rPr>
                  </m:ctrlPr>
                </m:sSupPr>
                <m:e>
                  <m:r>
                    <w:rPr>
                      <w:rFonts w:ascii="Cambria Math" w:eastAsia="Cambria Math" w:hAnsi="Cambria Math" w:cs="Cambria Math"/>
                      <w:lang w:val="en-US"/>
                    </w:rPr>
                    <m:t>σ</m:t>
                  </m:r>
                </m:e>
                <m:sup>
                  <m:r>
                    <w:rPr>
                      <w:rFonts w:ascii="Cambria Math" w:eastAsia="Cambria Math" w:hAnsi="Cambria Math" w:cs="Cambria Math"/>
                      <w:lang w:val="en-US"/>
                    </w:rPr>
                    <m:t>2</m:t>
                  </m:r>
                </m:sup>
              </m:sSup>
            </m:e>
          </m:d>
        </m:oMath>
      </m:oMathPara>
    </w:p>
    <w:p w14:paraId="40C73A06" w14:textId="77777777" w:rsidR="009246C3" w:rsidRPr="009246C3" w:rsidRDefault="00670B93" w:rsidP="00D706ED">
      <w:pPr>
        <w:jc w:val="center"/>
        <w:rPr>
          <w:ins w:id="399" w:author="Kaan Keskin" w:date="2025-07-13T14:05:00Z" w16du:dateUtc="2025-07-13T11:05:00Z"/>
          <w:lang w:val="en-US"/>
          <w:rPrChange w:id="400" w:author="Kaan Keskin" w:date="2025-07-13T14:05:00Z" w16du:dateUtc="2025-07-13T11:05:00Z">
            <w:rPr>
              <w:ins w:id="401" w:author="Kaan Keskin" w:date="2025-07-13T14:05:00Z" w16du:dateUtc="2025-07-13T11:05:00Z"/>
              <w:rFonts w:ascii="Cambria Math" w:eastAsia="Cambria Math" w:hAnsi="Cambria Math" w:cs="Cambria Math"/>
              <w:i/>
              <w:lang w:val="en-US"/>
            </w:rPr>
          </w:rPrChange>
        </w:rPr>
      </w:pPr>
      <m:oMathPara>
        <m:oMath>
          <m:sSubSup>
            <m:sSubSupPr>
              <m:ctrlPr>
                <w:rPr>
                  <w:rFonts w:ascii="Cambria Math" w:eastAsia="Cambria Math" w:hAnsi="Cambria Math" w:cs="Cambria Math"/>
                  <w:lang w:val="en-US"/>
                </w:rPr>
              </m:ctrlPr>
            </m:sSubSupPr>
            <m:e>
              <m:r>
                <w:rPr>
                  <w:rFonts w:ascii="Cambria Math" w:eastAsia="Cambria Math" w:hAnsi="Cambria Math" w:cs="Cambria Math"/>
                  <w:lang w:val="en-US"/>
                </w:rPr>
                <m:t>y</m:t>
              </m:r>
            </m:e>
            <m:sub>
              <m:r>
                <w:rPr>
                  <w:rFonts w:ascii="Cambria Math" w:eastAsia="Cambria Math" w:hAnsi="Cambria Math" w:cs="Cambria Math"/>
                  <w:lang w:val="en-US"/>
                </w:rPr>
                <m:t>ij</m:t>
              </m:r>
            </m:sub>
            <m:sup>
              <m:r>
                <w:rPr>
                  <w:rFonts w:ascii="Cambria Math" w:eastAsia="Cambria Math" w:hAnsi="Cambria Math" w:cs="Cambria Math"/>
                  <w:lang w:val="en-US"/>
                </w:rPr>
                <m:t>*</m:t>
              </m:r>
            </m:sup>
          </m:sSubSup>
          <m:r>
            <w:rPr>
              <w:rFonts w:ascii="Cambria Math" w:eastAsia="Cambria Math" w:hAnsi="Cambria Math" w:cs="Cambria Math"/>
              <w:lang w:val="en-US"/>
            </w:rPr>
            <m:t>=</m:t>
          </m:r>
          <m:sSub>
            <m:sSubPr>
              <m:ctrlPr>
                <w:rPr>
                  <w:rFonts w:ascii="Cambria Math" w:eastAsia="Cambria Math" w:hAnsi="Cambria Math" w:cs="Cambria Math"/>
                  <w:lang w:val="en-US"/>
                </w:rPr>
              </m:ctrlPr>
            </m:sSubPr>
            <m:e>
              <m:r>
                <w:rPr>
                  <w:rFonts w:ascii="Cambria Math" w:eastAsia="Cambria Math" w:hAnsi="Cambria Math" w:cs="Cambria Math"/>
                  <w:lang w:val="en-US"/>
                </w:rPr>
                <m:t>y</m:t>
              </m:r>
            </m:e>
            <m:sub>
              <m:r>
                <w:rPr>
                  <w:rFonts w:ascii="Cambria Math" w:eastAsia="Cambria Math" w:hAnsi="Cambria Math" w:cs="Cambria Math"/>
                  <w:lang w:val="en-US"/>
                </w:rPr>
                <m:t>ij</m:t>
              </m:r>
            </m:sub>
          </m:sSub>
          <m:r>
            <w:rPr>
              <w:rFonts w:ascii="Cambria Math" w:eastAsia="Cambria Math" w:hAnsi="Cambria Math" w:cs="Cambria Math"/>
              <w:lang w:val="en-US"/>
            </w:rPr>
            <m:t>+</m:t>
          </m:r>
          <m:r>
            <w:rPr>
              <w:rFonts w:ascii="Cambria Math" w:eastAsia="Cambria Math" w:hAnsi="Cambria Math" w:cs="Cambria Math"/>
              <w:lang w:val="en-US"/>
            </w:rPr>
            <m:t>c</m:t>
          </m:r>
          <m:sSub>
            <m:sSubPr>
              <m:ctrlPr>
                <w:rPr>
                  <w:rFonts w:ascii="Cambria Math" w:eastAsia="Cambria Math" w:hAnsi="Cambria Math" w:cs="Cambria Math"/>
                  <w:lang w:val="en-US"/>
                </w:rPr>
              </m:ctrlPr>
            </m:sSubPr>
            <m:e>
              <m:r>
                <w:rPr>
                  <w:rFonts w:ascii="Cambria Math" w:eastAsia="Cambria Math" w:hAnsi="Cambria Math" w:cs="Cambria Math"/>
                  <w:lang w:val="en-US"/>
                </w:rPr>
                <m:t>b</m:t>
              </m:r>
            </m:e>
            <m:sub>
              <m:r>
                <w:rPr>
                  <w:rFonts w:ascii="Cambria Math" w:eastAsia="Cambria Math" w:hAnsi="Cambria Math" w:cs="Cambria Math"/>
                  <w:lang w:val="en-US"/>
                </w:rPr>
                <m:t>i</m:t>
              </m:r>
            </m:sub>
          </m:sSub>
          <m:r>
            <w:rPr>
              <w:rFonts w:ascii="Cambria Math" w:eastAsia="Cambria Math" w:hAnsi="Cambria Math" w:cs="Cambria Math"/>
              <w:lang w:val="en-US"/>
            </w:rPr>
            <m:t xml:space="preserve"> ~ </m:t>
          </m:r>
          <m:r>
            <w:rPr>
              <w:rFonts w:ascii="Cambria Math" w:eastAsia="Cambria Math" w:hAnsi="Cambria Math" w:cs="Cambria Math"/>
              <w:lang w:val="en-US"/>
            </w:rPr>
            <m:t>N</m:t>
          </m:r>
          <m:d>
            <m:dPr>
              <m:ctrlPr>
                <w:rPr>
                  <w:rFonts w:ascii="Cambria Math" w:eastAsia="Cambria Math" w:hAnsi="Cambria Math" w:cs="Cambria Math"/>
                  <w:lang w:val="en-US"/>
                </w:rPr>
              </m:ctrlPr>
            </m:dPr>
            <m:e>
              <m:r>
                <w:rPr>
                  <w:rFonts w:ascii="Cambria Math" w:eastAsia="Cambria Math" w:hAnsi="Cambria Math" w:cs="Cambria Math"/>
                  <w:lang w:val="en-US"/>
                </w:rPr>
                <m:t xml:space="preserve">0, </m:t>
              </m:r>
              <m:sSubSup>
                <m:sSubSupPr>
                  <m:ctrlPr>
                    <w:rPr>
                      <w:rFonts w:ascii="Cambria Math" w:eastAsia="Cambria Math" w:hAnsi="Cambria Math" w:cs="Cambria Math"/>
                      <w:lang w:val="en-US"/>
                    </w:rPr>
                  </m:ctrlPr>
                </m:sSubSupPr>
                <m:e>
                  <m:r>
                    <w:rPr>
                      <w:rFonts w:ascii="Cambria Math" w:eastAsia="Cambria Math" w:hAnsi="Cambria Math" w:cs="Cambria Math"/>
                      <w:lang w:val="en-US"/>
                    </w:rPr>
                    <m:t>σ</m:t>
                  </m:r>
                </m:e>
                <m:sub>
                  <m:r>
                    <w:rPr>
                      <w:rFonts w:ascii="Cambria Math" w:eastAsia="Cambria Math" w:hAnsi="Cambria Math" w:cs="Cambria Math"/>
                      <w:lang w:val="en-US"/>
                    </w:rPr>
                    <m:t>b</m:t>
                  </m:r>
                </m:sub>
                <m:sup>
                  <m:r>
                    <w:rPr>
                      <w:rFonts w:ascii="Cambria Math" w:eastAsia="Cambria Math" w:hAnsi="Cambria Math" w:cs="Cambria Math"/>
                      <w:lang w:val="en-US"/>
                    </w:rPr>
                    <m:t>2</m:t>
                  </m:r>
                </m:sup>
              </m:sSubSup>
            </m:e>
          </m:d>
        </m:oMath>
      </m:oMathPara>
    </w:p>
    <w:p w14:paraId="1B09B319" w14:textId="77777777" w:rsidR="009246C3" w:rsidRPr="009246C3" w:rsidRDefault="00670B93" w:rsidP="00D706ED">
      <w:pPr>
        <w:jc w:val="center"/>
        <w:rPr>
          <w:ins w:id="402" w:author="Kaan Keskin" w:date="2025-07-13T14:05:00Z" w16du:dateUtc="2025-07-13T11:05:00Z"/>
          <w:lang w:val="en-US"/>
          <w:rPrChange w:id="403" w:author="Kaan Keskin" w:date="2025-07-13T14:05:00Z" w16du:dateUtc="2025-07-13T11:05:00Z">
            <w:rPr>
              <w:ins w:id="404" w:author="Kaan Keskin" w:date="2025-07-13T14:05:00Z" w16du:dateUtc="2025-07-13T11:05:00Z"/>
              <w:rFonts w:ascii="Cambria Math" w:eastAsia="Cambria Math" w:hAnsi="Cambria Math" w:cs="Cambria Math"/>
              <w:i/>
              <w:lang w:val="en-US"/>
            </w:rPr>
          </w:rPrChange>
        </w:rPr>
      </w:pPr>
      <m:oMathPara>
        <m:oMath>
          <m:sSub>
            <m:sSubPr>
              <m:ctrlPr>
                <w:rPr>
                  <w:rFonts w:ascii="Cambria Math" w:eastAsia="Cambria Math" w:hAnsi="Cambria Math" w:cs="Cambria Math"/>
                  <w:lang w:val="en-US"/>
                </w:rPr>
              </m:ctrlPr>
            </m:sSubPr>
            <m:e>
              <m:r>
                <w:rPr>
                  <w:rFonts w:ascii="Cambria Math" w:eastAsia="Cambria Math" w:hAnsi="Cambria Math" w:cs="Cambria Math"/>
                  <w:lang w:val="en-US"/>
                </w:rPr>
                <m:t>ε</m:t>
              </m:r>
            </m:e>
            <m:sub>
              <m:r>
                <w:rPr>
                  <w:rFonts w:ascii="Cambria Math" w:eastAsia="Cambria Math" w:hAnsi="Cambria Math" w:cs="Cambria Math"/>
                  <w:lang w:val="en-US"/>
                </w:rPr>
                <m:t>ij</m:t>
              </m:r>
            </m:sub>
          </m:sSub>
          <m:r>
            <w:rPr>
              <w:rFonts w:ascii="Cambria Math" w:eastAsia="Cambria Math" w:hAnsi="Cambria Math" w:cs="Cambria Math"/>
              <w:lang w:val="en-US"/>
            </w:rPr>
            <m:t xml:space="preserve"> ~ </m:t>
          </m:r>
          <m:r>
            <w:rPr>
              <w:rFonts w:ascii="Cambria Math" w:eastAsia="Cambria Math" w:hAnsi="Cambria Math" w:cs="Cambria Math"/>
              <w:lang w:val="en-US"/>
            </w:rPr>
            <m:t>N</m:t>
          </m:r>
          <m:d>
            <m:dPr>
              <m:ctrlPr>
                <w:rPr>
                  <w:rFonts w:ascii="Cambria Math" w:eastAsia="Cambria Math" w:hAnsi="Cambria Math" w:cs="Cambria Math"/>
                  <w:lang w:val="en-US"/>
                </w:rPr>
              </m:ctrlPr>
            </m:dPr>
            <m:e>
              <m:r>
                <w:rPr>
                  <w:rFonts w:ascii="Cambria Math" w:eastAsia="Cambria Math" w:hAnsi="Cambria Math" w:cs="Cambria Math"/>
                  <w:lang w:val="en-US"/>
                </w:rPr>
                <m:t xml:space="preserve">0, </m:t>
              </m:r>
              <m:sSup>
                <m:sSupPr>
                  <m:ctrlPr>
                    <w:rPr>
                      <w:rFonts w:ascii="Cambria Math" w:eastAsia="Cambria Math" w:hAnsi="Cambria Math" w:cs="Cambria Math"/>
                      <w:lang w:val="en-US"/>
                    </w:rPr>
                  </m:ctrlPr>
                </m:sSupPr>
                <m:e>
                  <m:r>
                    <w:rPr>
                      <w:rFonts w:ascii="Cambria Math" w:eastAsia="Cambria Math" w:hAnsi="Cambria Math" w:cs="Cambria Math"/>
                      <w:lang w:val="en-US"/>
                    </w:rPr>
                    <m:t>σ</m:t>
                  </m:r>
                </m:e>
                <m:sup>
                  <m:r>
                    <w:rPr>
                      <w:rFonts w:ascii="Cambria Math" w:eastAsia="Cambria Math" w:hAnsi="Cambria Math" w:cs="Cambria Math"/>
                      <w:lang w:val="en-US"/>
                    </w:rPr>
                    <m:t>2</m:t>
                  </m:r>
                </m:sup>
              </m:sSup>
            </m:e>
          </m:d>
        </m:oMath>
      </m:oMathPara>
    </w:p>
    <w:p w14:paraId="42932641" w14:textId="77777777" w:rsidR="009246C3" w:rsidRPr="009246C3" w:rsidRDefault="00D706ED" w:rsidP="00D706ED">
      <w:pPr>
        <w:jc w:val="center"/>
        <w:rPr>
          <w:ins w:id="405" w:author="Kaan Keskin" w:date="2025-07-13T14:05:00Z" w16du:dateUtc="2025-07-13T11:05:00Z"/>
          <w:lang w:val="en-US"/>
          <w:rPrChange w:id="406" w:author="Kaan Keskin" w:date="2025-07-13T14:05:00Z" w16du:dateUtc="2025-07-13T11:05:00Z">
            <w:rPr>
              <w:ins w:id="407" w:author="Kaan Keskin" w:date="2025-07-13T14:05:00Z" w16du:dateUtc="2025-07-13T11:05:00Z"/>
              <w:rFonts w:ascii="Cambria Math" w:eastAsia="Cambria Math" w:hAnsi="Cambria Math" w:cs="Cambria Math"/>
              <w:i/>
              <w:lang w:val="en-US"/>
            </w:rPr>
          </w:rPrChange>
        </w:rPr>
      </w:pPr>
      <m:oMathPara>
        <m:oMath>
          <m:r>
            <w:rPr>
              <w:rFonts w:ascii="Cambria Math" w:eastAsia="Cambria Math" w:hAnsi="Cambria Math" w:cs="Cambria Math"/>
              <w:lang w:val="en-US"/>
            </w:rPr>
            <m:t>Tas</m:t>
          </m:r>
          <m:sSub>
            <m:sSubPr>
              <m:ctrlPr>
                <w:rPr>
                  <w:rFonts w:ascii="Cambria Math" w:eastAsia="Cambria Math" w:hAnsi="Cambria Math" w:cs="Cambria Math"/>
                  <w:lang w:val="en-US"/>
                </w:rPr>
              </m:ctrlPr>
            </m:sSubPr>
            <m:e>
              <m:r>
                <w:rPr>
                  <w:rFonts w:ascii="Cambria Math" w:eastAsia="Cambria Math" w:hAnsi="Cambria Math" w:cs="Cambria Math"/>
                  <w:lang w:val="en-US"/>
                </w:rPr>
                <m:t>k</m:t>
              </m:r>
            </m:e>
            <m:sub>
              <m:r>
                <w:rPr>
                  <w:rFonts w:ascii="Cambria Math" w:eastAsia="Cambria Math" w:hAnsi="Cambria Math" w:cs="Cambria Math"/>
                  <w:lang w:val="en-US"/>
                </w:rPr>
                <m:t>ij</m:t>
              </m:r>
            </m:sub>
          </m:sSub>
          <m:r>
            <w:rPr>
              <w:rFonts w:ascii="Cambria Math" w:eastAsia="Cambria Math" w:hAnsi="Cambria Math" w:cs="Cambria Math"/>
              <w:lang w:val="en-US"/>
            </w:rPr>
            <m:t xml:space="preserve"> ∈</m:t>
          </m:r>
          <m:d>
            <m:dPr>
              <m:begChr m:val="{"/>
              <m:endChr m:val="}"/>
              <m:ctrlPr>
                <w:rPr>
                  <w:rFonts w:ascii="Cambria Math" w:eastAsia="Cambria Math" w:hAnsi="Cambria Math" w:cs="Cambria Math"/>
                  <w:lang w:val="en-US"/>
                </w:rPr>
              </m:ctrlPr>
            </m:dPr>
            <m:e>
              <m:r>
                <w:rPr>
                  <w:rFonts w:ascii="Cambria Math" w:eastAsia="Cambria Math" w:hAnsi="Cambria Math" w:cs="Cambria Math"/>
                  <w:lang w:val="en-US"/>
                </w:rPr>
                <m:t>1,2,3</m:t>
              </m:r>
            </m:e>
          </m:d>
        </m:oMath>
      </m:oMathPara>
    </w:p>
    <w:p w14:paraId="576F81C9" w14:textId="77777777" w:rsidR="009246C3" w:rsidRPr="009246C3" w:rsidRDefault="00D706ED" w:rsidP="00D706ED">
      <w:pPr>
        <w:jc w:val="center"/>
        <w:rPr>
          <w:ins w:id="408" w:author="Kaan Keskin" w:date="2025-07-13T14:05:00Z" w16du:dateUtc="2025-07-13T11:05:00Z"/>
          <w:lang w:val="en-US"/>
          <w:rPrChange w:id="409" w:author="Kaan Keskin" w:date="2025-07-13T14:05:00Z" w16du:dateUtc="2025-07-13T11:05:00Z">
            <w:rPr>
              <w:ins w:id="410" w:author="Kaan Keskin" w:date="2025-07-13T14:05:00Z" w16du:dateUtc="2025-07-13T11:05:00Z"/>
              <w:rFonts w:ascii="Cambria Math" w:eastAsia="Cambria Math" w:hAnsi="Cambria Math" w:cs="Cambria Math"/>
              <w:i/>
              <w:lang w:val="en-US"/>
            </w:rPr>
          </w:rPrChange>
        </w:rPr>
      </w:pPr>
      <m:oMathPara>
        <m:oMath>
          <m:r>
            <w:rPr>
              <w:rFonts w:ascii="Cambria Math" w:eastAsia="Cambria Math" w:hAnsi="Cambria Math" w:cs="Cambria Math"/>
              <w:lang w:val="en-US"/>
            </w:rPr>
            <m:t>Grou</m:t>
          </m:r>
          <m:sSub>
            <m:sSubPr>
              <m:ctrlPr>
                <w:rPr>
                  <w:rFonts w:ascii="Cambria Math" w:eastAsia="Cambria Math" w:hAnsi="Cambria Math" w:cs="Cambria Math"/>
                  <w:lang w:val="en-US"/>
                </w:rPr>
              </m:ctrlPr>
            </m:sSubPr>
            <m:e>
              <m:r>
                <w:rPr>
                  <w:rFonts w:ascii="Cambria Math" w:eastAsia="Cambria Math" w:hAnsi="Cambria Math" w:cs="Cambria Math"/>
                  <w:lang w:val="en-US"/>
                </w:rPr>
                <m:t>p</m:t>
              </m:r>
            </m:e>
            <m:sub>
              <m:r>
                <w:rPr>
                  <w:rFonts w:ascii="Cambria Math" w:eastAsia="Cambria Math" w:hAnsi="Cambria Math" w:cs="Cambria Math"/>
                  <w:lang w:val="en-US"/>
                </w:rPr>
                <m:t>i</m:t>
              </m:r>
            </m:sub>
          </m:sSub>
          <m:r>
            <w:rPr>
              <w:rFonts w:ascii="Cambria Math" w:eastAsia="Cambria Math" w:hAnsi="Cambria Math" w:cs="Cambria Math"/>
              <w:lang w:val="en-US"/>
            </w:rPr>
            <m:t xml:space="preserve"> ∈</m:t>
          </m:r>
          <m:d>
            <m:dPr>
              <m:begChr m:val="{"/>
              <m:endChr m:val="}"/>
              <m:ctrlPr>
                <w:rPr>
                  <w:rFonts w:ascii="Cambria Math" w:eastAsia="Cambria Math" w:hAnsi="Cambria Math" w:cs="Cambria Math"/>
                  <w:lang w:val="en-US"/>
                </w:rPr>
              </m:ctrlPr>
            </m:dPr>
            <m:e>
              <m:r>
                <w:rPr>
                  <w:rFonts w:ascii="Cambria Math" w:eastAsia="Cambria Math" w:hAnsi="Cambria Math" w:cs="Cambria Math"/>
                  <w:lang w:val="en-US"/>
                </w:rPr>
                <m:t>0,1</m:t>
              </m:r>
            </m:e>
          </m:d>
        </m:oMath>
      </m:oMathPara>
    </w:p>
    <w:p w14:paraId="339A882D" w14:textId="2CE139B4" w:rsidR="00D706ED" w:rsidRPr="00866D1C" w:rsidRDefault="00670B93" w:rsidP="00D706ED">
      <w:pPr>
        <w:jc w:val="center"/>
        <w:rPr>
          <w:rFonts w:ascii="Cambria Math" w:eastAsia="Cambria Math" w:hAnsi="Cambria Math" w:cs="Cambria Math"/>
          <w:lang w:val="en-US"/>
        </w:rPr>
      </w:pPr>
      <m:oMathPara>
        <m:oMath>
          <m:sSub>
            <m:sSubPr>
              <m:ctrlPr>
                <w:rPr>
                  <w:rFonts w:ascii="Cambria Math" w:eastAsia="Cambria Math" w:hAnsi="Cambria Math" w:cs="Cambria Math"/>
                  <w:lang w:val="en-US"/>
                </w:rPr>
              </m:ctrlPr>
            </m:sSubPr>
            <m:e>
              <m:r>
                <w:rPr>
                  <w:rFonts w:ascii="Cambria Math" w:eastAsia="Cambria Math" w:hAnsi="Cambria Math" w:cs="Cambria Math"/>
                  <w:lang w:val="en-US"/>
                </w:rPr>
                <m:t>Sex</m:t>
              </m:r>
            </m:e>
            <m:sub>
              <m:r>
                <w:rPr>
                  <w:rFonts w:ascii="Cambria Math" w:eastAsia="Cambria Math" w:hAnsi="Cambria Math" w:cs="Cambria Math"/>
                  <w:lang w:val="en-US"/>
                </w:rPr>
                <m:t>i</m:t>
              </m:r>
            </m:sub>
          </m:sSub>
          <m:r>
            <w:rPr>
              <w:rFonts w:ascii="Cambria Math" w:eastAsia="Cambria Math" w:hAnsi="Cambria Math" w:cs="Cambria Math"/>
              <w:lang w:val="en-US"/>
            </w:rPr>
            <m:t xml:space="preserve"> ∈</m:t>
          </m:r>
          <m:d>
            <m:dPr>
              <m:begChr m:val="{"/>
              <m:endChr m:val="}"/>
              <m:ctrlPr>
                <w:rPr>
                  <w:rFonts w:ascii="Cambria Math" w:eastAsia="Cambria Math" w:hAnsi="Cambria Math" w:cs="Cambria Math"/>
                  <w:lang w:val="en-US"/>
                </w:rPr>
              </m:ctrlPr>
            </m:dPr>
            <m:e>
              <m:r>
                <w:rPr>
                  <w:rFonts w:ascii="Cambria Math" w:eastAsia="Cambria Math" w:hAnsi="Cambria Math" w:cs="Cambria Math"/>
                  <w:lang w:val="en-US"/>
                </w:rPr>
                <m:t>0,1</m:t>
              </m:r>
            </m:e>
          </m:d>
        </m:oMath>
      </m:oMathPara>
    </w:p>
    <w:p w14:paraId="4A66E789" w14:textId="77777777" w:rsidR="00D706ED" w:rsidRPr="00866D1C" w:rsidRDefault="00D706ED" w:rsidP="00D706ED">
      <w:pPr>
        <w:rPr>
          <w:lang w:val="en-US"/>
        </w:rPr>
      </w:pPr>
    </w:p>
    <w:p w14:paraId="68CD4DA8" w14:textId="77777777" w:rsidR="00D706ED" w:rsidRDefault="00D706ED" w:rsidP="00D706ED">
      <w:pPr>
        <w:rPr>
          <w:ins w:id="411" w:author="Kaan Keskin" w:date="2025-07-13T17:32:00Z" w16du:dateUtc="2025-07-13T14:32:00Z"/>
          <w:lang w:val="en-US"/>
        </w:rPr>
      </w:pPr>
      <w:r w:rsidRPr="00866D1C">
        <w:rPr>
          <w:lang w:val="en-US"/>
        </w:rPr>
        <w:t xml:space="preserve">Here, </w:t>
      </w:r>
      <m:oMath>
        <m:sSub>
          <m:sSubPr>
            <m:ctrlPr>
              <w:rPr>
                <w:rFonts w:ascii="Cambria Math" w:eastAsia="Cambria Math" w:hAnsi="Cambria Math" w:cs="Cambria Math"/>
                <w:lang w:val="en-US"/>
              </w:rPr>
            </m:ctrlPr>
          </m:sSubPr>
          <m:e>
            <m:r>
              <w:rPr>
                <w:rFonts w:ascii="Cambria Math" w:eastAsia="Cambria Math" w:hAnsi="Cambria Math" w:cs="Cambria Math"/>
                <w:lang w:val="en-US"/>
              </w:rPr>
              <m:t>y</m:t>
            </m:r>
          </m:e>
          <m:sub>
            <m:r>
              <w:rPr>
                <w:rFonts w:ascii="Cambria Math" w:eastAsia="Cambria Math" w:hAnsi="Cambria Math" w:cs="Cambria Math"/>
                <w:lang w:val="en-US"/>
              </w:rPr>
              <m:t>ij</m:t>
            </m:r>
          </m:sub>
        </m:sSub>
      </m:oMath>
      <w:r w:rsidRPr="00866D1C">
        <w:rPr>
          <w:lang w:val="en-US"/>
        </w:rPr>
        <w:t xml:space="preserve"> is the PE for subject </w:t>
      </w:r>
      <m:oMath>
        <m:r>
          <w:rPr>
            <w:rFonts w:ascii="Cambria Math" w:eastAsia="Cambria Math" w:hAnsi="Cambria Math" w:cs="Cambria Math"/>
            <w:lang w:val="en-US"/>
          </w:rPr>
          <m:t xml:space="preserve">i </m:t>
        </m:r>
      </m:oMath>
      <w:r w:rsidRPr="00866D1C">
        <w:rPr>
          <w:lang w:val="en-US"/>
        </w:rPr>
        <w:t xml:space="preserve">in trial </w:t>
      </w:r>
      <m:oMath>
        <m:r>
          <w:rPr>
            <w:rFonts w:ascii="Cambria Math" w:eastAsia="Cambria Math" w:hAnsi="Cambria Math" w:cs="Cambria Math"/>
            <w:lang w:val="en-US"/>
          </w:rPr>
          <m:t>j</m:t>
        </m:r>
      </m:oMath>
      <w:r w:rsidRPr="00866D1C">
        <w:rPr>
          <w:lang w:val="en-US"/>
        </w:rPr>
        <w:t xml:space="preserve">. </w:t>
      </w:r>
      <m:oMath>
        <m:sSubSup>
          <m:sSubSupPr>
            <m:ctrlPr>
              <w:rPr>
                <w:rFonts w:ascii="Cambria Math" w:eastAsia="Cambria Math" w:hAnsi="Cambria Math" w:cs="Cambria Math"/>
                <w:lang w:val="en-US"/>
              </w:rPr>
            </m:ctrlPr>
          </m:sSubSupPr>
          <m:e>
            <m:r>
              <w:rPr>
                <w:rFonts w:ascii="Cambria Math" w:eastAsia="Cambria Math" w:hAnsi="Cambria Math" w:cs="Cambria Math"/>
                <w:lang w:val="en-US"/>
              </w:rPr>
              <m:t>y</m:t>
            </m:r>
          </m:e>
          <m:sub>
            <m:r>
              <w:rPr>
                <w:rFonts w:ascii="Cambria Math" w:eastAsia="Cambria Math" w:hAnsi="Cambria Math" w:cs="Cambria Math"/>
                <w:lang w:val="en-US"/>
              </w:rPr>
              <m:t>ij</m:t>
            </m:r>
          </m:sub>
          <m:sup>
            <m:r>
              <w:rPr>
                <w:rFonts w:ascii="Cambria Math" w:eastAsia="Cambria Math" w:hAnsi="Cambria Math" w:cs="Cambria Math"/>
                <w:lang w:val="en-US"/>
              </w:rPr>
              <m:t>*</m:t>
            </m:r>
          </m:sup>
        </m:sSubSup>
      </m:oMath>
      <w:r w:rsidRPr="00866D1C">
        <w:rPr>
          <w:lang w:val="en-US"/>
        </w:rPr>
        <w:t xml:space="preserve"> is the shifted PE value, where </w:t>
      </w:r>
      <m:oMath>
        <m:r>
          <w:rPr>
            <w:rFonts w:ascii="Cambria Math" w:eastAsia="Cambria Math" w:hAnsi="Cambria Math" w:cs="Cambria Math"/>
            <w:lang w:val="en-US"/>
          </w:rPr>
          <m:t>c</m:t>
        </m:r>
      </m:oMath>
      <w:r w:rsidRPr="00866D1C">
        <w:rPr>
          <w:lang w:val="en-US"/>
        </w:rPr>
        <w:t xml:space="preserve"> is the constant added to make values strictly positive. </w:t>
      </w:r>
      <m:oMath>
        <m:sSubSup>
          <m:sSubSupPr>
            <m:ctrlPr>
              <w:rPr>
                <w:rFonts w:ascii="Cambria Math" w:eastAsia="Cambria Math" w:hAnsi="Cambria Math" w:cs="Cambria Math"/>
                <w:lang w:val="en-US"/>
              </w:rPr>
            </m:ctrlPr>
          </m:sSubSupPr>
          <m:e>
            <m:r>
              <w:rPr>
                <w:rFonts w:ascii="Cambria Math" w:eastAsia="Cambria Math" w:hAnsi="Cambria Math" w:cs="Cambria Math"/>
                <w:lang w:val="en-US"/>
              </w:rPr>
              <m:t>y</m:t>
            </m:r>
          </m:e>
          <m:sub>
            <m:r>
              <w:rPr>
                <w:rFonts w:ascii="Cambria Math" w:eastAsia="Cambria Math" w:hAnsi="Cambria Math" w:cs="Cambria Math"/>
                <w:lang w:val="en-US"/>
              </w:rPr>
              <m:t>ij</m:t>
            </m:r>
          </m:sub>
          <m:sup>
            <m:r>
              <w:rPr>
                <w:rFonts w:ascii="Cambria Math" w:eastAsia="Cambria Math" w:hAnsi="Cambria Math" w:cs="Cambria Math"/>
                <w:lang w:val="en-US"/>
              </w:rPr>
              <m:t>*</m:t>
            </m:r>
          </m:sup>
        </m:sSubSup>
      </m:oMath>
      <w:r w:rsidRPr="00866D1C">
        <w:rPr>
          <w:lang w:val="en-US"/>
        </w:rPr>
        <w:t xml:space="preserve"> follows the assumption that PE is lognormal distributed. </w:t>
      </w:r>
      <m:oMath>
        <m:sSub>
          <m:sSubPr>
            <m:ctrlPr>
              <w:rPr>
                <w:rFonts w:ascii="Cambria Math" w:eastAsia="Cambria Math" w:hAnsi="Cambria Math" w:cs="Cambria Math"/>
                <w:lang w:val="en-US"/>
              </w:rPr>
            </m:ctrlPr>
          </m:sSubPr>
          <m:e>
            <m:r>
              <w:rPr>
                <w:rFonts w:ascii="Cambria Math" w:hAnsi="Cambria Math"/>
                <w:lang w:val="en-US"/>
              </w:rPr>
              <m:t>β</m:t>
            </m:r>
          </m:e>
          <m:sub>
            <m:r>
              <w:rPr>
                <w:rFonts w:ascii="Cambria Math" w:eastAsia="Cambria Math" w:hAnsi="Cambria Math" w:cs="Cambria Math"/>
                <w:lang w:val="en-US"/>
              </w:rPr>
              <m:t>o</m:t>
            </m:r>
          </m:sub>
        </m:sSub>
      </m:oMath>
      <w:r w:rsidRPr="00866D1C">
        <w:rPr>
          <w:lang w:val="en-US"/>
        </w:rPr>
        <w:t xml:space="preserve"> is the fixed intercept, where </w:t>
      </w:r>
      <m:oMath>
        <m:sSub>
          <m:sSubPr>
            <m:ctrlPr>
              <w:rPr>
                <w:rFonts w:ascii="Cambria Math" w:eastAsia="Cambria Math" w:hAnsi="Cambria Math" w:cs="Cambria Math"/>
                <w:lang w:val="en-US"/>
              </w:rPr>
            </m:ctrlPr>
          </m:sSubPr>
          <m:e>
            <m:r>
              <w:rPr>
                <w:rFonts w:ascii="Cambria Math" w:hAnsi="Cambria Math"/>
                <w:lang w:val="en-US"/>
              </w:rPr>
              <m:t>β</m:t>
            </m:r>
          </m:e>
          <m:sub>
            <m:r>
              <w:rPr>
                <w:rFonts w:ascii="Cambria Math" w:eastAsia="Cambria Math" w:hAnsi="Cambria Math" w:cs="Cambria Math"/>
                <w:lang w:val="en-US"/>
              </w:rPr>
              <m:t>1</m:t>
            </m:r>
          </m:sub>
        </m:sSub>
      </m:oMath>
      <w:r w:rsidRPr="00866D1C">
        <w:rPr>
          <w:lang w:val="en-US"/>
        </w:rPr>
        <w:t xml:space="preserve"> is fixed effect for Group (patient vs control) and </w:t>
      </w:r>
      <m:oMath>
        <m:sSub>
          <m:sSubPr>
            <m:ctrlPr>
              <w:rPr>
                <w:rFonts w:ascii="Cambria Math" w:eastAsia="Cambria Math" w:hAnsi="Cambria Math" w:cs="Cambria Math"/>
                <w:lang w:val="en-US"/>
              </w:rPr>
            </m:ctrlPr>
          </m:sSubPr>
          <m:e>
            <m:r>
              <w:rPr>
                <w:rFonts w:ascii="Cambria Math" w:hAnsi="Cambria Math"/>
                <w:lang w:val="en-US"/>
              </w:rPr>
              <m:t>β</m:t>
            </m:r>
          </m:e>
          <m:sub>
            <m:r>
              <w:rPr>
                <w:rFonts w:ascii="Cambria Math" w:eastAsia="Cambria Math" w:hAnsi="Cambria Math" w:cs="Cambria Math"/>
                <w:lang w:val="en-US"/>
              </w:rPr>
              <m:t>k</m:t>
            </m:r>
          </m:sub>
        </m:sSub>
      </m:oMath>
      <w:r w:rsidRPr="00866D1C">
        <w:rPr>
          <w:lang w:val="en-US"/>
        </w:rPr>
        <w:t xml:space="preserve"> indicates effect of Task phase relative to first phase as reference. As with binomial model, Sex and Duration of Illness (DOI) included in the model, with sex is a categorical factor DOI is a continuous variable. </w:t>
      </w:r>
      <m:oMath>
        <m:sSub>
          <m:sSubPr>
            <m:ctrlPr>
              <w:rPr>
                <w:rFonts w:ascii="Cambria Math" w:eastAsia="Cambria Math" w:hAnsi="Cambria Math" w:cs="Cambria Math"/>
                <w:lang w:val="en-US"/>
              </w:rPr>
            </m:ctrlPr>
          </m:sSubPr>
          <m:e>
            <m:r>
              <w:rPr>
                <w:rFonts w:ascii="Cambria Math" w:eastAsia="Cambria Math" w:hAnsi="Cambria Math" w:cs="Cambria Math"/>
                <w:lang w:val="en-US"/>
              </w:rPr>
              <m:t>b</m:t>
            </m:r>
          </m:e>
          <m:sub>
            <m:r>
              <w:rPr>
                <w:rFonts w:ascii="Cambria Math" w:eastAsia="Cambria Math" w:hAnsi="Cambria Math" w:cs="Cambria Math"/>
                <w:lang w:val="en-US"/>
              </w:rPr>
              <m:t>i</m:t>
            </m:r>
          </m:sub>
        </m:sSub>
      </m:oMath>
      <w:r w:rsidRPr="00866D1C">
        <w:rPr>
          <w:lang w:val="en-US"/>
        </w:rPr>
        <w:t xml:space="preserve"> denoting random intercept for subject </w:t>
      </w:r>
      <m:oMath>
        <m:r>
          <w:rPr>
            <w:rFonts w:ascii="Cambria Math" w:eastAsia="Cambria Math" w:hAnsi="Cambria Math" w:cs="Cambria Math"/>
            <w:lang w:val="en-US"/>
          </w:rPr>
          <m:t>i</m:t>
        </m:r>
      </m:oMath>
      <w:r w:rsidRPr="00866D1C">
        <w:rPr>
          <w:lang w:val="en-US"/>
        </w:rPr>
        <w:t xml:space="preserve"> with </w:t>
      </w:r>
      <m:oMath>
        <m:sSub>
          <m:sSubPr>
            <m:ctrlPr>
              <w:rPr>
                <w:rFonts w:ascii="Cambria Math" w:eastAsia="Cambria Math" w:hAnsi="Cambria Math" w:cs="Cambria Math"/>
                <w:lang w:val="en-US"/>
              </w:rPr>
            </m:ctrlPr>
          </m:sSubPr>
          <m:e>
            <m:r>
              <w:rPr>
                <w:rFonts w:ascii="Cambria Math" w:hAnsi="Cambria Math"/>
                <w:lang w:val="en-US"/>
              </w:rPr>
              <m:t>ε</m:t>
            </m:r>
          </m:e>
          <m:sub>
            <m:r>
              <w:rPr>
                <w:rFonts w:ascii="Cambria Math" w:eastAsia="Cambria Math" w:hAnsi="Cambria Math" w:cs="Cambria Math"/>
                <w:lang w:val="en-US"/>
              </w:rPr>
              <m:t>ij</m:t>
            </m:r>
          </m:sub>
        </m:sSub>
      </m:oMath>
      <w:r w:rsidRPr="00866D1C">
        <w:rPr>
          <w:lang w:val="en-US"/>
        </w:rPr>
        <w:t xml:space="preserve"> denoting residual error. Model implemented in R 4.3.3 (REF) with lme4 package (REF).</w:t>
      </w:r>
    </w:p>
    <w:p w14:paraId="02AED703" w14:textId="77777777" w:rsidR="00AC0C31" w:rsidRDefault="00AC0C31" w:rsidP="00D706ED">
      <w:pPr>
        <w:rPr>
          <w:ins w:id="412" w:author="Kaan Keskin" w:date="2025-07-13T17:32:00Z" w16du:dateUtc="2025-07-13T14:32:00Z"/>
          <w:lang w:val="en-US"/>
        </w:rPr>
      </w:pPr>
    </w:p>
    <w:p w14:paraId="16520B5B" w14:textId="77777777" w:rsidR="00AC0C31" w:rsidRPr="00335383" w:rsidRDefault="00AC0C31" w:rsidP="00AC0C31">
      <w:pPr>
        <w:pStyle w:val="Heading3"/>
        <w:rPr>
          <w:ins w:id="413" w:author="Kaan Keskin" w:date="2025-07-13T17:32:00Z" w16du:dateUtc="2025-07-13T14:32:00Z"/>
          <w:rFonts w:eastAsiaTheme="minorEastAsia"/>
          <w:lang w:val="en-US"/>
          <w:rPrChange w:id="414" w:author="Kaan Keskin" w:date="2025-07-13T17:33:00Z" w16du:dateUtc="2025-07-13T14:33:00Z">
            <w:rPr>
              <w:ins w:id="415" w:author="Kaan Keskin" w:date="2025-07-13T17:32:00Z" w16du:dateUtc="2025-07-13T14:32:00Z"/>
              <w:rFonts w:eastAsiaTheme="minorEastAsia"/>
            </w:rPr>
          </w:rPrChange>
        </w:rPr>
      </w:pPr>
      <w:ins w:id="416" w:author="Kaan Keskin" w:date="2025-07-13T17:32:00Z" w16du:dateUtc="2025-07-13T14:32:00Z">
        <w:r w:rsidRPr="00335383">
          <w:rPr>
            <w:rFonts w:eastAsiaTheme="minorEastAsia"/>
            <w:lang w:val="en-US"/>
            <w:rPrChange w:id="417" w:author="Kaan Keskin" w:date="2025-07-13T17:33:00Z" w16du:dateUtc="2025-07-13T14:33:00Z">
              <w:rPr>
                <w:rFonts w:eastAsiaTheme="minorEastAsia"/>
              </w:rPr>
            </w:rPrChange>
          </w:rPr>
          <w:t xml:space="preserve">Gaussian Mixed-Effects Model for Trial-by-Trial Learning Rates </w:t>
        </w:r>
      </w:ins>
    </w:p>
    <w:p w14:paraId="648A718E" w14:textId="77777777" w:rsidR="00AC0C31" w:rsidRPr="00335383" w:rsidRDefault="00AC0C31" w:rsidP="00AC0C31">
      <w:pPr>
        <w:rPr>
          <w:ins w:id="418" w:author="Kaan Keskin" w:date="2025-07-13T17:32:00Z" w16du:dateUtc="2025-07-13T14:32:00Z"/>
          <w:rFonts w:eastAsiaTheme="minorEastAsia"/>
          <w:lang w:val="en-US"/>
          <w:rPrChange w:id="419" w:author="Kaan Keskin" w:date="2025-07-13T17:33:00Z" w16du:dateUtc="2025-07-13T14:33:00Z">
            <w:rPr>
              <w:ins w:id="420" w:author="Kaan Keskin" w:date="2025-07-13T17:32:00Z" w16du:dateUtc="2025-07-13T14:32:00Z"/>
              <w:rFonts w:eastAsiaTheme="minorEastAsia"/>
            </w:rPr>
          </w:rPrChange>
        </w:rPr>
      </w:pPr>
      <w:ins w:id="421" w:author="Kaan Keskin" w:date="2025-07-13T17:32:00Z" w16du:dateUtc="2025-07-13T14:32:00Z">
        <w:r w:rsidRPr="00335383">
          <w:rPr>
            <w:rFonts w:eastAsiaTheme="minorEastAsia"/>
            <w:lang w:val="en-US"/>
            <w:rPrChange w:id="422" w:author="Kaan Keskin" w:date="2025-07-13T17:33:00Z" w16du:dateUtc="2025-07-13T14:33:00Z">
              <w:rPr>
                <w:rFonts w:eastAsiaTheme="minorEastAsia"/>
              </w:rPr>
            </w:rPrChange>
          </w:rPr>
          <w:t>To examine changes in trial-by-trial learning rate (α) across task phases and clinical groups, we fitted a generalized linear mixed-effects model assuming a Gaussian distribution with a logit link function. This approach is appropriate for continuous outcomes constrained to the (0, 1) interval—such as learning rates derived from the Rescorla-Wagner model—while enabling linear modeling on the logit-transformed scale. All α values were strictly within the (0,1) range, avoiding the boundary values (0 or 1) that are undefined under the logit transformation.</w:t>
        </w:r>
      </w:ins>
    </w:p>
    <w:p w14:paraId="6492FC25" w14:textId="77777777" w:rsidR="00AC0C31" w:rsidRPr="00335383" w:rsidRDefault="00AC0C31" w:rsidP="00AC0C31">
      <w:pPr>
        <w:rPr>
          <w:ins w:id="423" w:author="Kaan Keskin" w:date="2025-07-13T17:32:00Z" w16du:dateUtc="2025-07-13T14:32:00Z"/>
          <w:rFonts w:eastAsiaTheme="minorEastAsia"/>
          <w:lang w:val="en-US"/>
          <w:rPrChange w:id="424" w:author="Kaan Keskin" w:date="2025-07-13T17:33:00Z" w16du:dateUtc="2025-07-13T14:33:00Z">
            <w:rPr>
              <w:ins w:id="425" w:author="Kaan Keskin" w:date="2025-07-13T17:32:00Z" w16du:dateUtc="2025-07-13T14:32:00Z"/>
              <w:rFonts w:eastAsiaTheme="minorEastAsia"/>
            </w:rPr>
          </w:rPrChange>
        </w:rPr>
      </w:pPr>
    </w:p>
    <w:p w14:paraId="2E334A13" w14:textId="77777777" w:rsidR="00AC0C31" w:rsidRPr="00335383" w:rsidRDefault="00AC0C31" w:rsidP="00AC0C31">
      <w:pPr>
        <w:rPr>
          <w:ins w:id="426" w:author="Kaan Keskin" w:date="2025-07-13T17:32:00Z" w16du:dateUtc="2025-07-13T14:32:00Z"/>
          <w:rFonts w:eastAsiaTheme="minorEastAsia"/>
          <w:lang w:val="en-US"/>
          <w:rPrChange w:id="427" w:author="Kaan Keskin" w:date="2025-07-13T17:33:00Z" w16du:dateUtc="2025-07-13T14:33:00Z">
            <w:rPr>
              <w:ins w:id="428" w:author="Kaan Keskin" w:date="2025-07-13T17:32:00Z" w16du:dateUtc="2025-07-13T14:32:00Z"/>
              <w:rFonts w:eastAsiaTheme="minorEastAsia"/>
            </w:rPr>
          </w:rPrChange>
        </w:rPr>
      </w:pPr>
      <w:ins w:id="429" w:author="Kaan Keskin" w:date="2025-07-13T17:32:00Z" w16du:dateUtc="2025-07-13T14:32:00Z">
        <w:r w:rsidRPr="00335383">
          <w:rPr>
            <w:rFonts w:eastAsiaTheme="minorEastAsia"/>
            <w:lang w:val="en-US"/>
            <w:rPrChange w:id="430" w:author="Kaan Keskin" w:date="2025-07-13T17:33:00Z" w16du:dateUtc="2025-07-13T14:33:00Z">
              <w:rPr>
                <w:rFonts w:eastAsiaTheme="minorEastAsia"/>
              </w:rPr>
            </w:rPrChange>
          </w:rPr>
          <w:t>The model included fixed effects for Group, Task phase, and Sex, as well as their interaction (Group × Sex), and Duration of Illness (</w:t>
        </w:r>
        <w:proofErr w:type="spellStart"/>
        <w:r w:rsidRPr="00335383">
          <w:rPr>
            <w:rFonts w:eastAsiaTheme="minorEastAsia"/>
            <w:lang w:val="en-US"/>
            <w:rPrChange w:id="431" w:author="Kaan Keskin" w:date="2025-07-13T17:33:00Z" w16du:dateUtc="2025-07-13T14:33:00Z">
              <w:rPr>
                <w:rFonts w:eastAsiaTheme="minorEastAsia"/>
              </w:rPr>
            </w:rPrChange>
          </w:rPr>
          <w:t>DoI</w:t>
        </w:r>
        <w:proofErr w:type="spellEnd"/>
        <w:r w:rsidRPr="00335383">
          <w:rPr>
            <w:rFonts w:eastAsiaTheme="minorEastAsia"/>
            <w:lang w:val="en-US"/>
            <w:rPrChange w:id="432" w:author="Kaan Keskin" w:date="2025-07-13T17:33:00Z" w16du:dateUtc="2025-07-13T14:33:00Z">
              <w:rPr>
                <w:rFonts w:eastAsiaTheme="minorEastAsia"/>
              </w:rPr>
            </w:rPrChange>
          </w:rPr>
          <w:t xml:space="preserve">) as a continuous covariate </w:t>
        </w:r>
        <w:proofErr w:type="gramStart"/>
        <w:r w:rsidRPr="00335383">
          <w:rPr>
            <w:rFonts w:eastAsiaTheme="minorEastAsia"/>
            <w:lang w:val="en-US"/>
            <w:rPrChange w:id="433" w:author="Kaan Keskin" w:date="2025-07-13T17:33:00Z" w16du:dateUtc="2025-07-13T14:33:00Z">
              <w:rPr>
                <w:rFonts w:eastAsiaTheme="minorEastAsia"/>
              </w:rPr>
            </w:rPrChange>
          </w:rPr>
          <w:t>similar to</w:t>
        </w:r>
        <w:proofErr w:type="gramEnd"/>
        <w:r w:rsidRPr="00335383">
          <w:rPr>
            <w:rFonts w:eastAsiaTheme="minorEastAsia"/>
            <w:lang w:val="en-US"/>
            <w:rPrChange w:id="434" w:author="Kaan Keskin" w:date="2025-07-13T17:33:00Z" w16du:dateUtc="2025-07-13T14:33:00Z">
              <w:rPr>
                <w:rFonts w:eastAsiaTheme="minorEastAsia"/>
              </w:rPr>
            </w:rPrChange>
          </w:rPr>
          <w:t xml:space="preserve"> the PE model above. A random intercept for Subject was included to account for repeated measurements within individuals. This structure allowed us to estimate how α varied across phases and between groups, while accounting for between-subject variability and clinical covariates.</w:t>
        </w:r>
      </w:ins>
    </w:p>
    <w:p w14:paraId="65943574" w14:textId="77777777" w:rsidR="00AC0C31" w:rsidRPr="00335383" w:rsidRDefault="00AC0C31" w:rsidP="00AC0C31">
      <w:pPr>
        <w:rPr>
          <w:ins w:id="435" w:author="Kaan Keskin" w:date="2025-07-13T17:32:00Z" w16du:dateUtc="2025-07-13T14:32:00Z"/>
          <w:rFonts w:eastAsiaTheme="minorEastAsia"/>
          <w:lang w:val="en-US"/>
          <w:rPrChange w:id="436" w:author="Kaan Keskin" w:date="2025-07-13T17:33:00Z" w16du:dateUtc="2025-07-13T14:33:00Z">
            <w:rPr>
              <w:ins w:id="437" w:author="Kaan Keskin" w:date="2025-07-13T17:32:00Z" w16du:dateUtc="2025-07-13T14:32:00Z"/>
              <w:rFonts w:eastAsiaTheme="minorEastAsia"/>
            </w:rPr>
          </w:rPrChange>
        </w:rPr>
      </w:pPr>
    </w:p>
    <w:p w14:paraId="00AD8D8D" w14:textId="77777777" w:rsidR="00AC0C31" w:rsidRPr="00335383" w:rsidRDefault="00AC0C31" w:rsidP="00AC0C31">
      <w:pPr>
        <w:rPr>
          <w:ins w:id="438" w:author="Kaan Keskin" w:date="2025-07-13T17:32:00Z" w16du:dateUtc="2025-07-13T14:32:00Z"/>
          <w:rFonts w:eastAsiaTheme="minorEastAsia"/>
          <w:lang w:val="en-US"/>
          <w:rPrChange w:id="439" w:author="Kaan Keskin" w:date="2025-07-13T17:33:00Z" w16du:dateUtc="2025-07-13T14:33:00Z">
            <w:rPr>
              <w:ins w:id="440" w:author="Kaan Keskin" w:date="2025-07-13T17:32:00Z" w16du:dateUtc="2025-07-13T14:32:00Z"/>
              <w:rFonts w:eastAsiaTheme="minorEastAsia"/>
            </w:rPr>
          </w:rPrChange>
        </w:rPr>
      </w:pPr>
      <w:ins w:id="441" w:author="Kaan Keskin" w:date="2025-07-13T17:32:00Z" w16du:dateUtc="2025-07-13T14:32:00Z">
        <w:r w:rsidRPr="00335383">
          <w:rPr>
            <w:rFonts w:eastAsiaTheme="minorEastAsia"/>
            <w:lang w:val="en-US"/>
            <w:rPrChange w:id="442" w:author="Kaan Keskin" w:date="2025-07-13T17:33:00Z" w16du:dateUtc="2025-07-13T14:33:00Z">
              <w:rPr>
                <w:rFonts w:eastAsiaTheme="minorEastAsia"/>
              </w:rPr>
            </w:rPrChange>
          </w:rPr>
          <w:t xml:space="preserve">Residual diagnostics indicated that the model adequately captured the variance structure in the data. The dispersion test was non-significant (p = .92), suggesting no evidence of over- or </w:t>
        </w:r>
        <w:proofErr w:type="spellStart"/>
        <w:r w:rsidRPr="00335383">
          <w:rPr>
            <w:rFonts w:eastAsiaTheme="minorEastAsia"/>
            <w:lang w:val="en-US"/>
            <w:rPrChange w:id="443" w:author="Kaan Keskin" w:date="2025-07-13T17:33:00Z" w16du:dateUtc="2025-07-13T14:33:00Z">
              <w:rPr>
                <w:rFonts w:eastAsiaTheme="minorEastAsia"/>
              </w:rPr>
            </w:rPrChange>
          </w:rPr>
          <w:t>underdispersion</w:t>
        </w:r>
        <w:proofErr w:type="spellEnd"/>
        <w:r w:rsidRPr="00335383">
          <w:rPr>
            <w:rFonts w:eastAsiaTheme="minorEastAsia"/>
            <w:lang w:val="en-US"/>
            <w:rPrChange w:id="444" w:author="Kaan Keskin" w:date="2025-07-13T17:33:00Z" w16du:dateUtc="2025-07-13T14:33:00Z">
              <w:rPr>
                <w:rFonts w:eastAsiaTheme="minorEastAsia"/>
              </w:rPr>
            </w:rPrChange>
          </w:rPr>
          <w:t>. However, the Kolmogorov-Smirnov (KS) test indicated a significant deviation from uniformity (p &lt; .001), and the outlier test revealed a mild excess of extreme residuals (p = .022), suggesting the presence of a small number of influential observations (Supplementary Figure). Despite these minor deviations, the overall residual pattern remained acceptable for inferential purposes.</w:t>
        </w:r>
      </w:ins>
    </w:p>
    <w:p w14:paraId="06B0ADB0" w14:textId="77777777" w:rsidR="00AC0C31" w:rsidRPr="00335383" w:rsidRDefault="00AC0C31" w:rsidP="00AC0C31">
      <w:pPr>
        <w:rPr>
          <w:ins w:id="445" w:author="Kaan Keskin" w:date="2025-07-13T17:32:00Z" w16du:dateUtc="2025-07-13T14:32:00Z"/>
          <w:rFonts w:eastAsiaTheme="minorEastAsia"/>
          <w:lang w:val="en-US"/>
          <w:rPrChange w:id="446" w:author="Kaan Keskin" w:date="2025-07-13T17:33:00Z" w16du:dateUtc="2025-07-13T14:33:00Z">
            <w:rPr>
              <w:ins w:id="447" w:author="Kaan Keskin" w:date="2025-07-13T17:32:00Z" w16du:dateUtc="2025-07-13T14:32:00Z"/>
              <w:rFonts w:eastAsiaTheme="minorEastAsia"/>
            </w:rPr>
          </w:rPrChange>
        </w:rPr>
      </w:pPr>
    </w:p>
    <w:p w14:paraId="1D1C1B1D" w14:textId="77777777" w:rsidR="00AC0C31" w:rsidRDefault="00AC0C31" w:rsidP="00AC0C31">
      <w:pPr>
        <w:rPr>
          <w:ins w:id="448" w:author="Kaan Keskin" w:date="2025-07-13T17:33:00Z" w16du:dateUtc="2025-07-13T14:33:00Z"/>
          <w:rFonts w:eastAsiaTheme="minorEastAsia"/>
          <w:lang w:val="en-US"/>
        </w:rPr>
      </w:pPr>
      <w:ins w:id="449" w:author="Kaan Keskin" w:date="2025-07-13T17:32:00Z" w16du:dateUtc="2025-07-13T14:32:00Z">
        <w:r w:rsidRPr="00335383">
          <w:rPr>
            <w:rFonts w:eastAsiaTheme="minorEastAsia"/>
            <w:lang w:val="en-US"/>
            <w:rPrChange w:id="450" w:author="Kaan Keskin" w:date="2025-07-13T17:33:00Z" w16du:dateUtc="2025-07-13T14:33:00Z">
              <w:rPr>
                <w:rFonts w:eastAsiaTheme="minorEastAsia"/>
              </w:rPr>
            </w:rPrChange>
          </w:rPr>
          <w:t>The intraclass correlation coefficient (ICC = 0.16) indicated that approximately 16% of the variance in learning rate (α) was attributable to between-subject differences, supporting the inclusion of a random intercept for Subject. To assess multicollinearity, generalized variance inflation factors (GVIFs) were computed using a linear model including only fixed effects. All adjusted GVIF were well below 2.0, with values ranging from 1.00 to 1.45, indicating no problematic collinearity among predictors.</w:t>
        </w:r>
      </w:ins>
    </w:p>
    <w:p w14:paraId="21E70269" w14:textId="77777777" w:rsidR="00335383" w:rsidRDefault="00335383" w:rsidP="00AC0C31">
      <w:pPr>
        <w:rPr>
          <w:ins w:id="451" w:author="Kaan Keskin" w:date="2025-07-13T17:33:00Z" w16du:dateUtc="2025-07-13T14:33:00Z"/>
          <w:rFonts w:eastAsiaTheme="minorEastAsia"/>
          <w:lang w:val="en-US"/>
        </w:rPr>
      </w:pPr>
    </w:p>
    <w:p w14:paraId="48871948" w14:textId="77777777" w:rsidR="00335383" w:rsidRDefault="00335383" w:rsidP="00335383">
      <w:pPr>
        <w:rPr>
          <w:ins w:id="452" w:author="Kaan Keskin" w:date="2025-07-13T17:33:00Z" w16du:dateUtc="2025-07-13T14:33:00Z"/>
          <w:rFonts w:eastAsiaTheme="minorEastAsia"/>
        </w:rPr>
      </w:pPr>
      <w:proofErr w:type="spellStart"/>
      <w:ins w:id="453" w:author="Kaan Keskin" w:date="2025-07-13T17:33:00Z" w16du:dateUtc="2025-07-13T14:33:00Z">
        <w:r w:rsidRPr="00404CCA">
          <w:rPr>
            <w:rFonts w:eastAsiaTheme="minorEastAsia"/>
          </w:rPr>
          <w:t>The</w:t>
        </w:r>
        <w:proofErr w:type="spellEnd"/>
        <w:r w:rsidRPr="00404CCA">
          <w:rPr>
            <w:rFonts w:eastAsiaTheme="minorEastAsia"/>
          </w:rPr>
          <w:t xml:space="preserve"> final model </w:t>
        </w:r>
        <w:proofErr w:type="spellStart"/>
        <w:r w:rsidRPr="00404CCA">
          <w:rPr>
            <w:rFonts w:eastAsiaTheme="minorEastAsia"/>
          </w:rPr>
          <w:t>was</w:t>
        </w:r>
        <w:proofErr w:type="spellEnd"/>
        <w:r w:rsidRPr="00404CCA">
          <w:rPr>
            <w:rFonts w:eastAsiaTheme="minorEastAsia"/>
          </w:rPr>
          <w:t xml:space="preserve"> </w:t>
        </w:r>
        <w:proofErr w:type="spellStart"/>
        <w:r w:rsidRPr="00404CCA">
          <w:rPr>
            <w:rFonts w:eastAsiaTheme="minorEastAsia"/>
          </w:rPr>
          <w:t>defined</w:t>
        </w:r>
        <w:proofErr w:type="spellEnd"/>
        <w:r w:rsidRPr="00404CCA">
          <w:rPr>
            <w:rFonts w:eastAsiaTheme="minorEastAsia"/>
          </w:rPr>
          <w:t xml:space="preserve"> as:</w:t>
        </w:r>
      </w:ins>
    </w:p>
    <w:p w14:paraId="6ECFC585" w14:textId="77777777" w:rsidR="00335383" w:rsidRPr="00BD42FD" w:rsidRDefault="00335383" w:rsidP="00335383">
      <w:pPr>
        <w:rPr>
          <w:ins w:id="454" w:author="Kaan Keskin" w:date="2025-07-13T17:33:00Z" w16du:dateUtc="2025-07-13T14:33:00Z"/>
          <w:rFonts w:eastAsiaTheme="minorEastAsia"/>
        </w:rPr>
      </w:pPr>
      <m:oMathPara>
        <m:oMath>
          <m:r>
            <w:ins w:id="455" w:author="Kaan Keskin" w:date="2025-07-13T17:33:00Z" w16du:dateUtc="2025-07-13T14:33:00Z">
              <w:rPr>
                <w:rFonts w:ascii="Cambria Math" w:hAnsi="Cambria Math"/>
              </w:rPr>
              <w:lastRenderedPageBreak/>
              <m:t>logit(</m:t>
            </w:ins>
          </m:r>
          <m:sSub>
            <m:sSubPr>
              <m:ctrlPr>
                <w:ins w:id="456" w:author="Kaan Keskin" w:date="2025-07-13T17:33:00Z" w16du:dateUtc="2025-07-13T14:33:00Z">
                  <w:rPr>
                    <w:rFonts w:ascii="Cambria Math" w:hAnsi="Cambria Math"/>
                  </w:rPr>
                </w:ins>
              </m:ctrlPr>
            </m:sSubPr>
            <m:e>
              <m:r>
                <w:ins w:id="457" w:author="Kaan Keskin" w:date="2025-07-13T17:33:00Z" w16du:dateUtc="2025-07-13T14:33:00Z">
                  <m:rPr>
                    <m:sty m:val="p"/>
                  </m:rPr>
                  <w:rPr>
                    <w:rFonts w:ascii="Cambria Math" w:hAnsi="Cambria Math"/>
                  </w:rPr>
                  <m:t>μ</m:t>
                </w:ins>
              </m:r>
            </m:e>
            <m:sub>
              <m:r>
                <w:ins w:id="458" w:author="Kaan Keskin" w:date="2025-07-13T17:33:00Z" w16du:dateUtc="2025-07-13T14:33:00Z">
                  <m:rPr>
                    <m:sty m:val="p"/>
                  </m:rPr>
                  <w:rPr>
                    <w:rFonts w:ascii="Cambria Math" w:hAnsi="Cambria Math"/>
                  </w:rPr>
                  <m:t>ij</m:t>
                </w:ins>
              </m:r>
            </m:sub>
          </m:sSub>
          <m:r>
            <w:ins w:id="459" w:author="Kaan Keskin" w:date="2025-07-13T17:33:00Z" w16du:dateUtc="2025-07-13T14:33:00Z">
              <w:rPr>
                <w:rFonts w:ascii="Cambria Math" w:hAnsi="Cambria Math"/>
              </w:rPr>
              <m:t>)=</m:t>
            </w:ins>
          </m:r>
          <m:sSub>
            <m:sSubPr>
              <m:ctrlPr>
                <w:ins w:id="460" w:author="Kaan Keskin" w:date="2025-07-13T17:33:00Z" w16du:dateUtc="2025-07-13T14:33:00Z">
                  <w:rPr>
                    <w:rFonts w:ascii="Cambria Math" w:hAnsi="Cambria Math"/>
                    <w:i/>
                  </w:rPr>
                </w:ins>
              </m:ctrlPr>
            </m:sSubPr>
            <m:e>
              <m:r>
                <w:ins w:id="461" w:author="Kaan Keskin" w:date="2025-07-13T17:33:00Z" w16du:dateUtc="2025-07-13T14:33:00Z">
                  <w:rPr>
                    <w:rFonts w:ascii="Cambria Math" w:hAnsi="Cambria Math"/>
                  </w:rPr>
                  <m:t>β</m:t>
                </w:ins>
              </m:r>
            </m:e>
            <m:sub>
              <m:r>
                <w:ins w:id="462" w:author="Kaan Keskin" w:date="2025-07-13T17:33:00Z" w16du:dateUtc="2025-07-13T14:33:00Z">
                  <w:rPr>
                    <w:rFonts w:ascii="Cambria Math" w:hAnsi="Cambria Math"/>
                  </w:rPr>
                  <m:t>o</m:t>
                </w:ins>
              </m:r>
            </m:sub>
          </m:sSub>
          <m:r>
            <w:ins w:id="463" w:author="Kaan Keskin" w:date="2025-07-13T17:33:00Z" w16du:dateUtc="2025-07-13T14:33:00Z">
              <w:rPr>
                <w:rFonts w:ascii="Cambria Math" w:hAnsi="Cambria Math"/>
              </w:rPr>
              <m:t>+</m:t>
            </w:ins>
          </m:r>
          <m:sSub>
            <m:sSubPr>
              <m:ctrlPr>
                <w:ins w:id="464" w:author="Kaan Keskin" w:date="2025-07-13T17:33:00Z" w16du:dateUtc="2025-07-13T14:33:00Z">
                  <w:rPr>
                    <w:rFonts w:ascii="Cambria Math" w:hAnsi="Cambria Math"/>
                    <w:i/>
                  </w:rPr>
                </w:ins>
              </m:ctrlPr>
            </m:sSubPr>
            <m:e>
              <m:r>
                <w:ins w:id="465" w:author="Kaan Keskin" w:date="2025-07-13T17:33:00Z" w16du:dateUtc="2025-07-13T14:33:00Z">
                  <w:rPr>
                    <w:rFonts w:ascii="Cambria Math" w:hAnsi="Cambria Math"/>
                  </w:rPr>
                  <m:t>β</m:t>
                </w:ins>
              </m:r>
            </m:e>
            <m:sub>
              <m:r>
                <w:ins w:id="466" w:author="Kaan Keskin" w:date="2025-07-13T17:33:00Z" w16du:dateUtc="2025-07-13T14:33:00Z">
                  <w:rPr>
                    <w:rFonts w:ascii="Cambria Math" w:hAnsi="Cambria Math"/>
                  </w:rPr>
                  <m:t>1</m:t>
                </w:ins>
              </m:r>
            </m:sub>
          </m:sSub>
          <m:r>
            <w:ins w:id="467" w:author="Kaan Keskin" w:date="2025-07-13T17:33:00Z" w16du:dateUtc="2025-07-13T14:33:00Z">
              <w:rPr>
                <w:rFonts w:ascii="Cambria Math" w:hAnsi="Cambria Math"/>
              </w:rPr>
              <m:t> ∙Grou</m:t>
            </w:ins>
          </m:r>
          <m:sSub>
            <m:sSubPr>
              <m:ctrlPr>
                <w:ins w:id="468" w:author="Kaan Keskin" w:date="2025-07-13T17:33:00Z" w16du:dateUtc="2025-07-13T14:33:00Z">
                  <w:rPr>
                    <w:rFonts w:ascii="Cambria Math" w:hAnsi="Cambria Math"/>
                    <w:i/>
                  </w:rPr>
                </w:ins>
              </m:ctrlPr>
            </m:sSubPr>
            <m:e>
              <m:r>
                <w:ins w:id="469" w:author="Kaan Keskin" w:date="2025-07-13T17:33:00Z" w16du:dateUtc="2025-07-13T14:33:00Z">
                  <w:rPr>
                    <w:rFonts w:ascii="Cambria Math" w:hAnsi="Cambria Math"/>
                  </w:rPr>
                  <m:t>p</m:t>
                </w:ins>
              </m:r>
            </m:e>
            <m:sub>
              <m:r>
                <w:ins w:id="470" w:author="Kaan Keskin" w:date="2025-07-13T17:33:00Z" w16du:dateUtc="2025-07-13T14:33:00Z">
                  <w:rPr>
                    <w:rFonts w:ascii="Cambria Math" w:hAnsi="Cambria Math"/>
                  </w:rPr>
                  <m:t>i</m:t>
                </w:ins>
              </m:r>
            </m:sub>
          </m:sSub>
          <m:r>
            <w:ins w:id="471" w:author="Kaan Keskin" w:date="2025-07-13T17:33:00Z" w16du:dateUtc="2025-07-13T14:33:00Z">
              <w:rPr>
                <w:rFonts w:ascii="Cambria Math" w:hAnsi="Cambria Math"/>
              </w:rPr>
              <m:t xml:space="preserve">* </m:t>
            </w:ins>
          </m:r>
          <m:sSub>
            <m:sSubPr>
              <m:ctrlPr>
                <w:ins w:id="472" w:author="Kaan Keskin" w:date="2025-07-13T17:33:00Z" w16du:dateUtc="2025-07-13T14:33:00Z">
                  <w:rPr>
                    <w:rFonts w:ascii="Cambria Math" w:hAnsi="Cambria Math"/>
                    <w:i/>
                  </w:rPr>
                </w:ins>
              </m:ctrlPr>
            </m:sSubPr>
            <m:e>
              <m:r>
                <w:ins w:id="473" w:author="Kaan Keskin" w:date="2025-07-13T17:33:00Z" w16du:dateUtc="2025-07-13T14:33:00Z">
                  <w:rPr>
                    <w:rFonts w:ascii="Cambria Math" w:hAnsi="Cambria Math"/>
                  </w:rPr>
                  <m:t>β</m:t>
                </w:ins>
              </m:r>
            </m:e>
            <m:sub>
              <m:r>
                <w:ins w:id="474" w:author="Kaan Keskin" w:date="2025-07-13T17:33:00Z" w16du:dateUtc="2025-07-13T14:33:00Z">
                  <w:rPr>
                    <w:rFonts w:ascii="Cambria Math" w:hAnsi="Cambria Math"/>
                  </w:rPr>
                  <m:t xml:space="preserve">4 </m:t>
                </w:ins>
              </m:r>
            </m:sub>
          </m:sSub>
          <m:r>
            <w:ins w:id="475" w:author="Kaan Keskin" w:date="2025-07-13T17:33:00Z" w16du:dateUtc="2025-07-13T14:33:00Z">
              <w:rPr>
                <w:rFonts w:ascii="Cambria Math" w:hAnsi="Cambria Math"/>
              </w:rPr>
              <m:t>∙Se</m:t>
            </w:ins>
          </m:r>
          <m:sSub>
            <m:sSubPr>
              <m:ctrlPr>
                <w:ins w:id="476" w:author="Kaan Keskin" w:date="2025-07-13T17:33:00Z" w16du:dateUtc="2025-07-13T14:33:00Z">
                  <w:rPr>
                    <w:rFonts w:ascii="Cambria Math" w:hAnsi="Cambria Math"/>
                    <w:i/>
                  </w:rPr>
                </w:ins>
              </m:ctrlPr>
            </m:sSubPr>
            <m:e>
              <m:r>
                <w:ins w:id="477" w:author="Kaan Keskin" w:date="2025-07-13T17:33:00Z" w16du:dateUtc="2025-07-13T14:33:00Z">
                  <w:rPr>
                    <w:rFonts w:ascii="Cambria Math" w:hAnsi="Cambria Math"/>
                  </w:rPr>
                  <m:t>x</m:t>
                </w:ins>
              </m:r>
            </m:e>
            <m:sub>
              <m:r>
                <w:ins w:id="478" w:author="Kaan Keskin" w:date="2025-07-13T17:33:00Z" w16du:dateUtc="2025-07-13T14:33:00Z">
                  <w:rPr>
                    <w:rFonts w:ascii="Cambria Math" w:hAnsi="Cambria Math"/>
                  </w:rPr>
                  <m:t>i</m:t>
                </w:ins>
              </m:r>
            </m:sub>
          </m:sSub>
          <m:r>
            <w:ins w:id="479" w:author="Kaan Keskin" w:date="2025-07-13T17:33:00Z" w16du:dateUtc="2025-07-13T14:33:00Z">
              <w:rPr>
                <w:rFonts w:ascii="Cambria Math" w:hAnsi="Cambria Math"/>
              </w:rPr>
              <m:t>+</m:t>
            </w:ins>
          </m:r>
          <m:nary>
            <m:naryPr>
              <m:chr m:val="∑"/>
              <m:limLoc m:val="undOvr"/>
              <m:ctrlPr>
                <w:ins w:id="480" w:author="Kaan Keskin" w:date="2025-07-13T17:33:00Z" w16du:dateUtc="2025-07-13T14:33:00Z">
                  <w:rPr>
                    <w:rFonts w:ascii="Cambria Math" w:hAnsi="Cambria Math"/>
                    <w:i/>
                  </w:rPr>
                </w:ins>
              </m:ctrlPr>
            </m:naryPr>
            <m:sub>
              <m:r>
                <w:ins w:id="481" w:author="Kaan Keskin" w:date="2025-07-13T17:33:00Z" w16du:dateUtc="2025-07-13T14:33:00Z">
                  <w:rPr>
                    <w:rFonts w:ascii="Cambria Math" w:hAnsi="Cambria Math"/>
                  </w:rPr>
                  <m:t>k=2</m:t>
                </w:ins>
              </m:r>
            </m:sub>
            <m:sup>
              <m:r>
                <w:ins w:id="482" w:author="Kaan Keskin" w:date="2025-07-13T17:33:00Z" w16du:dateUtc="2025-07-13T14:33:00Z">
                  <w:rPr>
                    <w:rFonts w:ascii="Cambria Math" w:hAnsi="Cambria Math"/>
                  </w:rPr>
                  <m:t>3</m:t>
                </w:ins>
              </m:r>
            </m:sup>
            <m:e>
              <m:sSub>
                <m:sSubPr>
                  <m:ctrlPr>
                    <w:ins w:id="483" w:author="Kaan Keskin" w:date="2025-07-13T17:33:00Z" w16du:dateUtc="2025-07-13T14:33:00Z">
                      <w:rPr>
                        <w:rFonts w:ascii="Cambria Math" w:hAnsi="Cambria Math"/>
                        <w:i/>
                      </w:rPr>
                    </w:ins>
                  </m:ctrlPr>
                </m:sSubPr>
                <m:e>
                  <m:r>
                    <w:ins w:id="484" w:author="Kaan Keskin" w:date="2025-07-13T17:33:00Z" w16du:dateUtc="2025-07-13T14:33:00Z">
                      <w:rPr>
                        <w:rFonts w:ascii="Cambria Math" w:hAnsi="Cambria Math"/>
                      </w:rPr>
                      <m:t>β</m:t>
                    </w:ins>
                  </m:r>
                </m:e>
                <m:sub>
                  <m:r>
                    <w:ins w:id="485" w:author="Kaan Keskin" w:date="2025-07-13T17:33:00Z" w16du:dateUtc="2025-07-13T14:33:00Z">
                      <w:rPr>
                        <w:rFonts w:ascii="Cambria Math" w:hAnsi="Cambria Math"/>
                      </w:rPr>
                      <m:t>k</m:t>
                    </w:ins>
                  </m:r>
                </m:sub>
              </m:sSub>
              <m:r>
                <w:ins w:id="486" w:author="Kaan Keskin" w:date="2025-07-13T17:33:00Z" w16du:dateUtc="2025-07-13T14:33:00Z">
                  <w:rPr>
                    <w:rFonts w:ascii="Cambria Math" w:hAnsi="Cambria Math"/>
                  </w:rPr>
                  <m:t>∙1</m:t>
                </w:ins>
              </m:r>
              <m:d>
                <m:dPr>
                  <m:ctrlPr>
                    <w:ins w:id="487" w:author="Kaan Keskin" w:date="2025-07-13T17:33:00Z" w16du:dateUtc="2025-07-13T14:33:00Z">
                      <w:rPr>
                        <w:rFonts w:ascii="Cambria Math" w:hAnsi="Cambria Math"/>
                        <w:i/>
                      </w:rPr>
                    </w:ins>
                  </m:ctrlPr>
                </m:dPr>
                <m:e>
                  <m:r>
                    <w:ins w:id="488" w:author="Kaan Keskin" w:date="2025-07-13T17:33:00Z" w16du:dateUtc="2025-07-13T14:33:00Z">
                      <w:rPr>
                        <w:rFonts w:ascii="Cambria Math" w:hAnsi="Cambria Math"/>
                      </w:rPr>
                      <m:t>Tas</m:t>
                    </w:ins>
                  </m:r>
                  <m:sSub>
                    <m:sSubPr>
                      <m:ctrlPr>
                        <w:ins w:id="489" w:author="Kaan Keskin" w:date="2025-07-13T17:33:00Z" w16du:dateUtc="2025-07-13T14:33:00Z">
                          <w:rPr>
                            <w:rFonts w:ascii="Cambria Math" w:hAnsi="Cambria Math"/>
                            <w:i/>
                          </w:rPr>
                        </w:ins>
                      </m:ctrlPr>
                    </m:sSubPr>
                    <m:e>
                      <m:r>
                        <w:ins w:id="490" w:author="Kaan Keskin" w:date="2025-07-13T17:33:00Z" w16du:dateUtc="2025-07-13T14:33:00Z">
                          <w:rPr>
                            <w:rFonts w:ascii="Cambria Math" w:hAnsi="Cambria Math"/>
                          </w:rPr>
                          <m:t>k</m:t>
                        </w:ins>
                      </m:r>
                    </m:e>
                    <m:sub>
                      <m:r>
                        <w:ins w:id="491" w:author="Kaan Keskin" w:date="2025-07-13T17:33:00Z" w16du:dateUtc="2025-07-13T14:33:00Z">
                          <w:rPr>
                            <w:rFonts w:ascii="Cambria Math" w:hAnsi="Cambria Math"/>
                          </w:rPr>
                          <m:t>ij</m:t>
                        </w:ins>
                      </m:r>
                    </m:sub>
                  </m:sSub>
                  <m:r>
                    <w:ins w:id="492" w:author="Kaan Keskin" w:date="2025-07-13T17:33:00Z" w16du:dateUtc="2025-07-13T14:33:00Z">
                      <w:rPr>
                        <w:rFonts w:ascii="Cambria Math" w:hAnsi="Cambria Math"/>
                      </w:rPr>
                      <m:t>=k</m:t>
                    </w:ins>
                  </m:r>
                </m:e>
              </m:d>
            </m:e>
          </m:nary>
          <m:r>
            <w:ins w:id="493" w:author="Kaan Keskin" w:date="2025-07-13T17:33:00Z" w16du:dateUtc="2025-07-13T14:33:00Z">
              <w:rPr>
                <w:rFonts w:ascii="Cambria Math" w:hAnsi="Cambria Math"/>
              </w:rPr>
              <m:t>+</m:t>
            </w:ins>
          </m:r>
          <m:sSub>
            <m:sSubPr>
              <m:ctrlPr>
                <w:ins w:id="494" w:author="Kaan Keskin" w:date="2025-07-13T17:33:00Z" w16du:dateUtc="2025-07-13T14:33:00Z">
                  <w:rPr>
                    <w:rFonts w:ascii="Cambria Math" w:hAnsi="Cambria Math"/>
                    <w:i/>
                  </w:rPr>
                </w:ins>
              </m:ctrlPr>
            </m:sSubPr>
            <m:e>
              <m:r>
                <w:ins w:id="495" w:author="Kaan Keskin" w:date="2025-07-13T17:33:00Z" w16du:dateUtc="2025-07-13T14:33:00Z">
                  <w:rPr>
                    <w:rFonts w:ascii="Cambria Math" w:hAnsi="Cambria Math"/>
                  </w:rPr>
                  <m:t>β</m:t>
                </w:ins>
              </m:r>
            </m:e>
            <m:sub>
              <m:r>
                <w:ins w:id="496" w:author="Kaan Keskin" w:date="2025-07-13T17:33:00Z" w16du:dateUtc="2025-07-13T14:33:00Z">
                  <w:rPr>
                    <w:rFonts w:ascii="Cambria Math" w:hAnsi="Cambria Math"/>
                  </w:rPr>
                  <m:t>5</m:t>
                </w:ins>
              </m:r>
            </m:sub>
          </m:sSub>
          <m:r>
            <w:ins w:id="497" w:author="Kaan Keskin" w:date="2025-07-13T17:33:00Z" w16du:dateUtc="2025-07-13T14:33:00Z">
              <w:rPr>
                <w:rFonts w:ascii="Cambria Math" w:hAnsi="Cambria Math"/>
              </w:rPr>
              <m:t>∙Do</m:t>
            </w:ins>
          </m:r>
          <m:sSub>
            <m:sSubPr>
              <m:ctrlPr>
                <w:ins w:id="498" w:author="Kaan Keskin" w:date="2025-07-13T17:33:00Z" w16du:dateUtc="2025-07-13T14:33:00Z">
                  <w:rPr>
                    <w:rFonts w:ascii="Cambria Math" w:hAnsi="Cambria Math"/>
                    <w:i/>
                  </w:rPr>
                </w:ins>
              </m:ctrlPr>
            </m:sSubPr>
            <m:e>
              <m:r>
                <w:ins w:id="499" w:author="Kaan Keskin" w:date="2025-07-13T17:33:00Z" w16du:dateUtc="2025-07-13T14:33:00Z">
                  <w:rPr>
                    <w:rFonts w:ascii="Cambria Math" w:hAnsi="Cambria Math"/>
                  </w:rPr>
                  <m:t>I</m:t>
                </w:ins>
              </m:r>
            </m:e>
            <m:sub>
              <m:r>
                <w:ins w:id="500" w:author="Kaan Keskin" w:date="2025-07-13T17:33:00Z" w16du:dateUtc="2025-07-13T14:33:00Z">
                  <w:rPr>
                    <w:rFonts w:ascii="Cambria Math" w:hAnsi="Cambria Math"/>
                  </w:rPr>
                  <m:t>i</m:t>
                </w:ins>
              </m:r>
            </m:sub>
          </m:sSub>
          <m:r>
            <w:ins w:id="501" w:author="Kaan Keskin" w:date="2025-07-13T17:33:00Z" w16du:dateUtc="2025-07-13T14:33:00Z">
              <w:rPr>
                <w:rFonts w:ascii="Cambria Math" w:hAnsi="Cambria Math"/>
              </w:rPr>
              <m:t>+</m:t>
            </w:ins>
          </m:r>
          <m:sSub>
            <m:sSubPr>
              <m:ctrlPr>
                <w:ins w:id="502" w:author="Kaan Keskin" w:date="2025-07-13T17:33:00Z" w16du:dateUtc="2025-07-13T14:33:00Z">
                  <w:rPr>
                    <w:rFonts w:ascii="Cambria Math" w:hAnsi="Cambria Math"/>
                    <w:i/>
                  </w:rPr>
                </w:ins>
              </m:ctrlPr>
            </m:sSubPr>
            <m:e>
              <m:r>
                <w:ins w:id="503" w:author="Kaan Keskin" w:date="2025-07-13T17:33:00Z" w16du:dateUtc="2025-07-13T14:33:00Z">
                  <w:rPr>
                    <w:rFonts w:ascii="Cambria Math" w:hAnsi="Cambria Math"/>
                  </w:rPr>
                  <m:t>b</m:t>
                </w:ins>
              </m:r>
            </m:e>
            <m:sub>
              <m:r>
                <w:ins w:id="504" w:author="Kaan Keskin" w:date="2025-07-13T17:33:00Z" w16du:dateUtc="2025-07-13T14:33:00Z">
                  <w:rPr>
                    <w:rFonts w:ascii="Cambria Math" w:hAnsi="Cambria Math"/>
                  </w:rPr>
                  <m:t>i</m:t>
                </w:ins>
              </m:r>
            </m:sub>
          </m:sSub>
          <m:r>
            <w:ins w:id="505" w:author="Kaan Keskin" w:date="2025-07-13T17:33:00Z" w16du:dateUtc="2025-07-13T14:33:00Z">
              <w:rPr>
                <w:rFonts w:ascii="Cambria Math" w:hAnsi="Cambria Math"/>
              </w:rPr>
              <m:t>+</m:t>
            </w:ins>
          </m:r>
          <m:r>
            <w:ins w:id="506" w:author="Kaan Keskin" w:date="2025-07-13T17:33:00Z" w16du:dateUtc="2025-07-13T14:33:00Z">
              <m:rPr>
                <m:sty m:val="p"/>
              </m:rPr>
              <w:rPr>
                <w:rFonts w:ascii="Cambria Math" w:hAnsi="Cambria Math"/>
              </w:rPr>
              <m:t xml:space="preserve"> </m:t>
            </w:ins>
          </m:r>
          <m:sSub>
            <m:sSubPr>
              <m:ctrlPr>
                <w:ins w:id="507" w:author="Kaan Keskin" w:date="2025-07-13T17:33:00Z" w16du:dateUtc="2025-07-13T14:33:00Z">
                  <w:rPr>
                    <w:rFonts w:ascii="Cambria Math" w:hAnsi="Cambria Math"/>
                  </w:rPr>
                </w:ins>
              </m:ctrlPr>
            </m:sSubPr>
            <m:e>
              <m:r>
                <w:ins w:id="508" w:author="Kaan Keskin" w:date="2025-07-13T17:33:00Z" w16du:dateUtc="2025-07-13T14:33:00Z">
                  <m:rPr>
                    <m:sty m:val="p"/>
                  </m:rPr>
                  <w:rPr>
                    <w:rFonts w:ascii="Cambria Math" w:hAnsi="Cambria Math"/>
                  </w:rPr>
                  <m:t>ε</m:t>
                </w:ins>
              </m:r>
            </m:e>
            <m:sub>
              <m:r>
                <w:ins w:id="509" w:author="Kaan Keskin" w:date="2025-07-13T17:33:00Z" w16du:dateUtc="2025-07-13T14:33:00Z">
                  <m:rPr>
                    <m:sty m:val="p"/>
                  </m:rPr>
                  <w:rPr>
                    <w:rFonts w:ascii="Cambria Math" w:hAnsi="Cambria Math"/>
                  </w:rPr>
                  <m:t>ij</m:t>
                </w:ins>
              </m:r>
            </m:sub>
          </m:sSub>
          <m:r>
            <w:ins w:id="510" w:author="Kaan Keskin" w:date="2025-07-13T17:33:00Z" w16du:dateUtc="2025-07-13T14:33:00Z">
              <m:rPr>
                <m:sty m:val="p"/>
              </m:rPr>
              <w:rPr>
                <w:rFonts w:ascii="Cambria Math" w:hAnsi="Cambria Math"/>
              </w:rPr>
              <w:br/>
            </w:ins>
          </m:r>
        </m:oMath>
        <m:oMath>
          <m:r>
            <w:ins w:id="511" w:author="Kaan Keskin" w:date="2025-07-13T17:33:00Z" w16du:dateUtc="2025-07-13T14:33:00Z">
              <w:rPr>
                <w:rFonts w:ascii="Cambria Math" w:hAnsi="Cambria Math"/>
              </w:rPr>
              <m:t>Tas</m:t>
            </w:ins>
          </m:r>
          <m:sSub>
            <m:sSubPr>
              <m:ctrlPr>
                <w:ins w:id="512" w:author="Kaan Keskin" w:date="2025-07-13T17:33:00Z" w16du:dateUtc="2025-07-13T14:33:00Z">
                  <w:rPr>
                    <w:rFonts w:ascii="Cambria Math" w:hAnsi="Cambria Math"/>
                    <w:i/>
                  </w:rPr>
                </w:ins>
              </m:ctrlPr>
            </m:sSubPr>
            <m:e>
              <m:r>
                <w:ins w:id="513" w:author="Kaan Keskin" w:date="2025-07-13T17:33:00Z" w16du:dateUtc="2025-07-13T14:33:00Z">
                  <w:rPr>
                    <w:rFonts w:ascii="Cambria Math" w:hAnsi="Cambria Math"/>
                  </w:rPr>
                  <m:t>k</m:t>
                </w:ins>
              </m:r>
            </m:e>
            <m:sub>
              <m:r>
                <w:ins w:id="514" w:author="Kaan Keskin" w:date="2025-07-13T17:33:00Z" w16du:dateUtc="2025-07-13T14:33:00Z">
                  <w:rPr>
                    <w:rFonts w:ascii="Cambria Math" w:hAnsi="Cambria Math"/>
                  </w:rPr>
                  <m:t>ij</m:t>
                </w:ins>
              </m:r>
            </m:sub>
          </m:sSub>
          <m:r>
            <w:ins w:id="515" w:author="Kaan Keskin" w:date="2025-07-13T17:33:00Z" w16du:dateUtc="2025-07-13T14:33:00Z">
              <w:rPr>
                <w:rFonts w:ascii="Cambria Math" w:hAnsi="Cambria Math"/>
              </w:rPr>
              <m:t>∈</m:t>
            </w:ins>
          </m:r>
          <m:d>
            <m:dPr>
              <m:begChr m:val="{"/>
              <m:endChr m:val="}"/>
              <m:ctrlPr>
                <w:ins w:id="516" w:author="Kaan Keskin" w:date="2025-07-13T17:33:00Z" w16du:dateUtc="2025-07-13T14:33:00Z">
                  <w:rPr>
                    <w:rFonts w:ascii="Cambria Math" w:hAnsi="Cambria Math"/>
                    <w:i/>
                  </w:rPr>
                </w:ins>
              </m:ctrlPr>
            </m:dPr>
            <m:e>
              <m:r>
                <w:ins w:id="517" w:author="Kaan Keskin" w:date="2025-07-13T17:33:00Z" w16du:dateUtc="2025-07-13T14:33:00Z">
                  <w:rPr>
                    <w:rFonts w:ascii="Cambria Math" w:hAnsi="Cambria Math"/>
                  </w:rPr>
                  <m:t>1,2,3</m:t>
                </w:ins>
              </m:r>
            </m:e>
          </m:d>
          <m:r>
            <w:ins w:id="518" w:author="Kaan Keskin" w:date="2025-07-13T17:33:00Z" w16du:dateUtc="2025-07-13T14:33:00Z">
              <w:rPr>
                <w:rFonts w:ascii="Cambria Math" w:hAnsi="Cambria Math"/>
              </w:rPr>
              <m:t xml:space="preserve"> </m:t>
            </w:ins>
          </m:r>
          <m:r>
            <w:ins w:id="519" w:author="Kaan Keskin" w:date="2025-07-13T17:33:00Z" w16du:dateUtc="2025-07-13T14:33:00Z">
              <m:rPr>
                <m:sty m:val="p"/>
              </m:rPr>
              <w:rPr>
                <w:rFonts w:ascii="Cambria Math" w:hAnsi="Cambria Math"/>
              </w:rPr>
              <w:br/>
            </w:ins>
          </m:r>
        </m:oMath>
        <m:oMath>
          <m:sSubSup>
            <m:sSubSupPr>
              <m:ctrlPr>
                <w:ins w:id="520" w:author="Kaan Keskin" w:date="2025-07-13T17:33:00Z" w16du:dateUtc="2025-07-13T14:33:00Z">
                  <w:rPr>
                    <w:rFonts w:ascii="Cambria Math" w:hAnsi="Cambria Math"/>
                    <w:i/>
                  </w:rPr>
                </w:ins>
              </m:ctrlPr>
            </m:sSubSupPr>
            <m:e>
              <m:r>
                <w:ins w:id="521" w:author="Kaan Keskin" w:date="2025-07-13T17:33:00Z" w16du:dateUtc="2025-07-13T14:33:00Z">
                  <w:rPr>
                    <w:rFonts w:ascii="Cambria Math" w:hAnsi="Cambria Math"/>
                  </w:rPr>
                  <m:t>y</m:t>
                </w:ins>
              </m:r>
            </m:e>
            <m:sub>
              <m:r>
                <w:ins w:id="522" w:author="Kaan Keskin" w:date="2025-07-13T17:33:00Z" w16du:dateUtc="2025-07-13T14:33:00Z">
                  <w:rPr>
                    <w:rFonts w:ascii="Cambria Math" w:hAnsi="Cambria Math"/>
                  </w:rPr>
                  <m:t>ij</m:t>
                </w:ins>
              </m:r>
            </m:sub>
            <m:sup/>
          </m:sSubSup>
          <m:r>
            <w:ins w:id="523" w:author="Kaan Keskin" w:date="2025-07-13T17:33:00Z" w16du:dateUtc="2025-07-13T14:33:00Z">
              <m:rPr>
                <m:scr m:val="script"/>
              </m:rPr>
              <w:rPr>
                <w:rFonts w:ascii="Cambria Math" w:hAnsi="Cambria Math"/>
              </w:rPr>
              <m:t xml:space="preserve"> ~ N</m:t>
            </w:ins>
          </m:r>
          <m:d>
            <m:dPr>
              <m:ctrlPr>
                <w:ins w:id="524" w:author="Kaan Keskin" w:date="2025-07-13T17:33:00Z" w16du:dateUtc="2025-07-13T14:33:00Z">
                  <w:rPr>
                    <w:rFonts w:ascii="Cambria Math" w:hAnsi="Cambria Math"/>
                    <w:i/>
                  </w:rPr>
                </w:ins>
              </m:ctrlPr>
            </m:dPr>
            <m:e>
              <m:sSub>
                <m:sSubPr>
                  <m:ctrlPr>
                    <w:ins w:id="525" w:author="Kaan Keskin" w:date="2025-07-13T17:33:00Z" w16du:dateUtc="2025-07-13T14:33:00Z">
                      <w:rPr>
                        <w:rFonts w:ascii="Cambria Math" w:hAnsi="Cambria Math"/>
                        <w:i/>
                      </w:rPr>
                    </w:ins>
                  </m:ctrlPr>
                </m:sSubPr>
                <m:e>
                  <m:r>
                    <w:ins w:id="526" w:author="Kaan Keskin" w:date="2025-07-13T17:33:00Z" w16du:dateUtc="2025-07-13T14:33:00Z">
                      <w:rPr>
                        <w:rFonts w:ascii="Cambria Math" w:hAnsi="Cambria Math"/>
                      </w:rPr>
                      <m:t>μ</m:t>
                    </w:ins>
                  </m:r>
                </m:e>
                <m:sub>
                  <m:r>
                    <w:ins w:id="527" w:author="Kaan Keskin" w:date="2025-07-13T17:33:00Z" w16du:dateUtc="2025-07-13T14:33:00Z">
                      <w:rPr>
                        <w:rFonts w:ascii="Cambria Math" w:hAnsi="Cambria Math"/>
                      </w:rPr>
                      <m:t>ij</m:t>
                    </w:ins>
                  </m:r>
                </m:sub>
              </m:sSub>
              <m:r>
                <w:ins w:id="528" w:author="Kaan Keskin" w:date="2025-07-13T17:33:00Z" w16du:dateUtc="2025-07-13T14:33:00Z">
                  <w:rPr>
                    <w:rFonts w:ascii="Cambria Math" w:hAnsi="Cambria Math"/>
                  </w:rPr>
                  <m:t xml:space="preserve">, </m:t>
                </w:ins>
              </m:r>
              <m:sSup>
                <m:sSupPr>
                  <m:ctrlPr>
                    <w:ins w:id="529" w:author="Kaan Keskin" w:date="2025-07-13T17:33:00Z" w16du:dateUtc="2025-07-13T14:33:00Z">
                      <w:rPr>
                        <w:rFonts w:ascii="Cambria Math" w:hAnsi="Cambria Math"/>
                        <w:i/>
                      </w:rPr>
                    </w:ins>
                  </m:ctrlPr>
                </m:sSupPr>
                <m:e>
                  <m:r>
                    <w:ins w:id="530" w:author="Kaan Keskin" w:date="2025-07-13T17:33:00Z" w16du:dateUtc="2025-07-13T14:33:00Z">
                      <w:rPr>
                        <w:rFonts w:ascii="Cambria Math" w:hAnsi="Cambria Math"/>
                      </w:rPr>
                      <m:t>σ</m:t>
                    </w:ins>
                  </m:r>
                </m:e>
                <m:sup>
                  <m:r>
                    <w:ins w:id="531" w:author="Kaan Keskin" w:date="2025-07-13T17:33:00Z" w16du:dateUtc="2025-07-13T14:33:00Z">
                      <w:rPr>
                        <w:rFonts w:ascii="Cambria Math" w:hAnsi="Cambria Math"/>
                      </w:rPr>
                      <m:t>2</m:t>
                    </w:ins>
                  </m:r>
                </m:sup>
              </m:sSup>
            </m:e>
          </m:d>
          <m:r>
            <w:ins w:id="532" w:author="Kaan Keskin" w:date="2025-07-13T17:33:00Z" w16du:dateUtc="2025-07-13T14:33:00Z">
              <m:rPr>
                <m:sty m:val="p"/>
              </m:rPr>
              <w:rPr>
                <w:rFonts w:ascii="Cambria Math" w:hAnsi="Cambria Math"/>
              </w:rPr>
              <w:br/>
            </w:ins>
          </m:r>
        </m:oMath>
        <m:oMath>
          <m:sSub>
            <m:sSubPr>
              <m:ctrlPr>
                <w:ins w:id="533" w:author="Kaan Keskin" w:date="2025-07-13T17:33:00Z" w16du:dateUtc="2025-07-13T14:33:00Z">
                  <w:rPr>
                    <w:rFonts w:ascii="Cambria Math" w:hAnsi="Cambria Math"/>
                    <w:i/>
                  </w:rPr>
                </w:ins>
              </m:ctrlPr>
            </m:sSubPr>
            <m:e>
              <m:r>
                <w:ins w:id="534" w:author="Kaan Keskin" w:date="2025-07-13T17:33:00Z" w16du:dateUtc="2025-07-13T14:33:00Z">
                  <w:rPr>
                    <w:rFonts w:ascii="Cambria Math" w:hAnsi="Cambria Math"/>
                  </w:rPr>
                  <m:t>b</m:t>
                </w:ins>
              </m:r>
            </m:e>
            <m:sub>
              <m:r>
                <w:ins w:id="535" w:author="Kaan Keskin" w:date="2025-07-13T17:33:00Z" w16du:dateUtc="2025-07-13T14:33:00Z">
                  <w:rPr>
                    <w:rFonts w:ascii="Cambria Math" w:hAnsi="Cambria Math"/>
                  </w:rPr>
                  <m:t>i</m:t>
                </w:ins>
              </m:r>
            </m:sub>
          </m:sSub>
          <m:r>
            <w:ins w:id="536" w:author="Kaan Keskin" w:date="2025-07-13T17:33:00Z" w16du:dateUtc="2025-07-13T14:33:00Z">
              <m:rPr>
                <m:scr m:val="script"/>
              </m:rPr>
              <w:rPr>
                <w:rFonts w:ascii="Cambria Math" w:hAnsi="Cambria Math"/>
              </w:rPr>
              <m:t xml:space="preserve"> ~ N</m:t>
            </w:ins>
          </m:r>
          <m:d>
            <m:dPr>
              <m:ctrlPr>
                <w:ins w:id="537" w:author="Kaan Keskin" w:date="2025-07-13T17:33:00Z" w16du:dateUtc="2025-07-13T14:33:00Z">
                  <w:rPr>
                    <w:rFonts w:ascii="Cambria Math" w:hAnsi="Cambria Math"/>
                    <w:i/>
                  </w:rPr>
                </w:ins>
              </m:ctrlPr>
            </m:dPr>
            <m:e>
              <m:r>
                <w:ins w:id="538" w:author="Kaan Keskin" w:date="2025-07-13T17:33:00Z" w16du:dateUtc="2025-07-13T14:33:00Z">
                  <w:rPr>
                    <w:rFonts w:ascii="Cambria Math" w:hAnsi="Cambria Math"/>
                  </w:rPr>
                  <m:t xml:space="preserve">0, </m:t>
                </w:ins>
              </m:r>
              <m:sSubSup>
                <m:sSubSupPr>
                  <m:ctrlPr>
                    <w:ins w:id="539" w:author="Kaan Keskin" w:date="2025-07-13T17:33:00Z" w16du:dateUtc="2025-07-13T14:33:00Z">
                      <w:rPr>
                        <w:rFonts w:ascii="Cambria Math" w:hAnsi="Cambria Math"/>
                        <w:i/>
                      </w:rPr>
                    </w:ins>
                  </m:ctrlPr>
                </m:sSubSupPr>
                <m:e>
                  <m:r>
                    <w:ins w:id="540" w:author="Kaan Keskin" w:date="2025-07-13T17:33:00Z" w16du:dateUtc="2025-07-13T14:33:00Z">
                      <w:rPr>
                        <w:rFonts w:ascii="Cambria Math" w:hAnsi="Cambria Math"/>
                      </w:rPr>
                      <m:t>σ</m:t>
                    </w:ins>
                  </m:r>
                </m:e>
                <m:sub>
                  <m:r>
                    <w:ins w:id="541" w:author="Kaan Keskin" w:date="2025-07-13T17:33:00Z" w16du:dateUtc="2025-07-13T14:33:00Z">
                      <w:rPr>
                        <w:rFonts w:ascii="Cambria Math" w:hAnsi="Cambria Math"/>
                      </w:rPr>
                      <m:t>b</m:t>
                    </w:ins>
                  </m:r>
                </m:sub>
                <m:sup>
                  <m:r>
                    <w:ins w:id="542" w:author="Kaan Keskin" w:date="2025-07-13T17:33:00Z" w16du:dateUtc="2025-07-13T14:33:00Z">
                      <w:rPr>
                        <w:rFonts w:ascii="Cambria Math" w:hAnsi="Cambria Math"/>
                      </w:rPr>
                      <m:t>2</m:t>
                    </w:ins>
                  </m:r>
                </m:sup>
              </m:sSubSup>
            </m:e>
          </m:d>
          <m:r>
            <w:ins w:id="543" w:author="Kaan Keskin" w:date="2025-07-13T17:33:00Z" w16du:dateUtc="2025-07-13T14:33:00Z">
              <m:rPr>
                <m:sty m:val="p"/>
              </m:rPr>
              <w:rPr>
                <w:rFonts w:ascii="Cambria Math" w:hAnsi="Cambria Math"/>
              </w:rPr>
              <w:br/>
            </w:ins>
          </m:r>
        </m:oMath>
        <m:oMath>
          <m:sSub>
            <m:sSubPr>
              <m:ctrlPr>
                <w:ins w:id="544" w:author="Kaan Keskin" w:date="2025-07-13T17:33:00Z" w16du:dateUtc="2025-07-13T14:33:00Z">
                  <w:rPr>
                    <w:rFonts w:ascii="Cambria Math" w:hAnsi="Cambria Math"/>
                  </w:rPr>
                </w:ins>
              </m:ctrlPr>
            </m:sSubPr>
            <m:e>
              <m:r>
                <w:ins w:id="545" w:author="Kaan Keskin" w:date="2025-07-13T17:33:00Z" w16du:dateUtc="2025-07-13T14:33:00Z">
                  <m:rPr>
                    <m:sty m:val="p"/>
                  </m:rPr>
                  <w:rPr>
                    <w:rFonts w:ascii="Cambria Math" w:hAnsi="Cambria Math"/>
                  </w:rPr>
                  <m:t>ε</m:t>
                </w:ins>
              </m:r>
            </m:e>
            <m:sub>
              <m:r>
                <w:ins w:id="546" w:author="Kaan Keskin" w:date="2025-07-13T17:33:00Z" w16du:dateUtc="2025-07-13T14:33:00Z">
                  <m:rPr>
                    <m:sty m:val="p"/>
                  </m:rPr>
                  <w:rPr>
                    <w:rFonts w:ascii="Cambria Math" w:hAnsi="Cambria Math"/>
                  </w:rPr>
                  <m:t>ij</m:t>
                </w:ins>
              </m:r>
            </m:sub>
          </m:sSub>
          <m:r>
            <w:ins w:id="547" w:author="Kaan Keskin" w:date="2025-07-13T17:33:00Z" w16du:dateUtc="2025-07-13T14:33:00Z">
              <m:rPr>
                <m:scr m:val="script"/>
              </m:rPr>
              <w:rPr>
                <w:rFonts w:ascii="Cambria Math" w:hAnsi="Cambria Math"/>
              </w:rPr>
              <m:t xml:space="preserve"> ~ N</m:t>
            </w:ins>
          </m:r>
          <m:d>
            <m:dPr>
              <m:ctrlPr>
                <w:ins w:id="548" w:author="Kaan Keskin" w:date="2025-07-13T17:33:00Z" w16du:dateUtc="2025-07-13T14:33:00Z">
                  <w:rPr>
                    <w:rFonts w:ascii="Cambria Math" w:hAnsi="Cambria Math"/>
                    <w:i/>
                  </w:rPr>
                </w:ins>
              </m:ctrlPr>
            </m:dPr>
            <m:e>
              <m:r>
                <w:ins w:id="549" w:author="Kaan Keskin" w:date="2025-07-13T17:33:00Z" w16du:dateUtc="2025-07-13T14:33:00Z">
                  <w:rPr>
                    <w:rFonts w:ascii="Cambria Math" w:hAnsi="Cambria Math"/>
                  </w:rPr>
                  <m:t xml:space="preserve">0, </m:t>
                </w:ins>
              </m:r>
              <m:sSup>
                <m:sSupPr>
                  <m:ctrlPr>
                    <w:ins w:id="550" w:author="Kaan Keskin" w:date="2025-07-13T17:33:00Z" w16du:dateUtc="2025-07-13T14:33:00Z">
                      <w:rPr>
                        <w:rFonts w:ascii="Cambria Math" w:hAnsi="Cambria Math"/>
                        <w:i/>
                      </w:rPr>
                    </w:ins>
                  </m:ctrlPr>
                </m:sSupPr>
                <m:e>
                  <m:r>
                    <w:ins w:id="551" w:author="Kaan Keskin" w:date="2025-07-13T17:33:00Z" w16du:dateUtc="2025-07-13T14:33:00Z">
                      <w:rPr>
                        <w:rFonts w:ascii="Cambria Math" w:hAnsi="Cambria Math"/>
                      </w:rPr>
                      <m:t>σ</m:t>
                    </w:ins>
                  </m:r>
                </m:e>
                <m:sup>
                  <m:r>
                    <w:ins w:id="552" w:author="Kaan Keskin" w:date="2025-07-13T17:33:00Z" w16du:dateUtc="2025-07-13T14:33:00Z">
                      <w:rPr>
                        <w:rFonts w:ascii="Cambria Math" w:hAnsi="Cambria Math"/>
                      </w:rPr>
                      <m:t>2</m:t>
                    </w:ins>
                  </m:r>
                </m:sup>
              </m:sSup>
            </m:e>
          </m:d>
          <m:r>
            <w:ins w:id="553" w:author="Kaan Keskin" w:date="2025-07-13T17:33:00Z" w16du:dateUtc="2025-07-13T14:33:00Z">
              <m:rPr>
                <m:sty m:val="p"/>
              </m:rPr>
              <w:rPr>
                <w:rFonts w:ascii="Cambria Math" w:hAnsi="Cambria Math"/>
              </w:rPr>
              <w:br/>
            </w:ins>
          </m:r>
        </m:oMath>
        <m:oMath>
          <m:r>
            <w:ins w:id="554" w:author="Kaan Keskin" w:date="2025-07-13T17:33:00Z" w16du:dateUtc="2025-07-13T14:33:00Z">
              <w:rPr>
                <w:rFonts w:ascii="Cambria Math" w:hAnsi="Cambria Math"/>
              </w:rPr>
              <m:t>Tas</m:t>
            </w:ins>
          </m:r>
          <m:sSub>
            <m:sSubPr>
              <m:ctrlPr>
                <w:ins w:id="555" w:author="Kaan Keskin" w:date="2025-07-13T17:33:00Z" w16du:dateUtc="2025-07-13T14:33:00Z">
                  <w:rPr>
                    <w:rFonts w:ascii="Cambria Math" w:hAnsi="Cambria Math"/>
                    <w:i/>
                  </w:rPr>
                </w:ins>
              </m:ctrlPr>
            </m:sSubPr>
            <m:e>
              <m:r>
                <w:ins w:id="556" w:author="Kaan Keskin" w:date="2025-07-13T17:33:00Z" w16du:dateUtc="2025-07-13T14:33:00Z">
                  <w:rPr>
                    <w:rFonts w:ascii="Cambria Math" w:hAnsi="Cambria Math"/>
                  </w:rPr>
                  <m:t>k</m:t>
                </w:ins>
              </m:r>
            </m:e>
            <m:sub>
              <m:r>
                <w:ins w:id="557" w:author="Kaan Keskin" w:date="2025-07-13T17:33:00Z" w16du:dateUtc="2025-07-13T14:33:00Z">
                  <w:rPr>
                    <w:rFonts w:ascii="Cambria Math" w:hAnsi="Cambria Math"/>
                  </w:rPr>
                  <m:t>ij</m:t>
                </w:ins>
              </m:r>
            </m:sub>
          </m:sSub>
          <m:r>
            <w:ins w:id="558" w:author="Kaan Keskin" w:date="2025-07-13T17:33:00Z" w16du:dateUtc="2025-07-13T14:33:00Z">
              <w:rPr>
                <w:rFonts w:ascii="Cambria Math" w:hAnsi="Cambria Math"/>
              </w:rPr>
              <m:t xml:space="preserve"> ∈</m:t>
            </w:ins>
          </m:r>
          <m:d>
            <m:dPr>
              <m:begChr m:val="{"/>
              <m:endChr m:val="}"/>
              <m:ctrlPr>
                <w:ins w:id="559" w:author="Kaan Keskin" w:date="2025-07-13T17:33:00Z" w16du:dateUtc="2025-07-13T14:33:00Z">
                  <w:rPr>
                    <w:rFonts w:ascii="Cambria Math" w:hAnsi="Cambria Math"/>
                    <w:i/>
                  </w:rPr>
                </w:ins>
              </m:ctrlPr>
            </m:dPr>
            <m:e>
              <m:r>
                <w:ins w:id="560" w:author="Kaan Keskin" w:date="2025-07-13T17:33:00Z" w16du:dateUtc="2025-07-13T14:33:00Z">
                  <w:rPr>
                    <w:rFonts w:ascii="Cambria Math" w:hAnsi="Cambria Math"/>
                  </w:rPr>
                  <m:t>1,2,3</m:t>
                </w:ins>
              </m:r>
            </m:e>
          </m:d>
          <m:r>
            <w:ins w:id="561" w:author="Kaan Keskin" w:date="2025-07-13T17:33:00Z" w16du:dateUtc="2025-07-13T14:33:00Z">
              <m:rPr>
                <m:sty m:val="p"/>
              </m:rPr>
              <w:rPr>
                <w:rFonts w:ascii="Cambria Math" w:hAnsi="Cambria Math"/>
              </w:rPr>
              <w:br/>
            </w:ins>
          </m:r>
        </m:oMath>
        <m:oMath>
          <m:r>
            <w:ins w:id="562" w:author="Kaan Keskin" w:date="2025-07-13T17:33:00Z" w16du:dateUtc="2025-07-13T14:33:00Z">
              <w:rPr>
                <w:rFonts w:ascii="Cambria Math" w:hAnsi="Cambria Math"/>
              </w:rPr>
              <m:t>Grou</m:t>
            </w:ins>
          </m:r>
          <m:sSub>
            <m:sSubPr>
              <m:ctrlPr>
                <w:ins w:id="563" w:author="Kaan Keskin" w:date="2025-07-13T17:33:00Z" w16du:dateUtc="2025-07-13T14:33:00Z">
                  <w:rPr>
                    <w:rFonts w:ascii="Cambria Math" w:hAnsi="Cambria Math"/>
                    <w:i/>
                  </w:rPr>
                </w:ins>
              </m:ctrlPr>
            </m:sSubPr>
            <m:e>
              <m:r>
                <w:ins w:id="564" w:author="Kaan Keskin" w:date="2025-07-13T17:33:00Z" w16du:dateUtc="2025-07-13T14:33:00Z">
                  <w:rPr>
                    <w:rFonts w:ascii="Cambria Math" w:hAnsi="Cambria Math"/>
                  </w:rPr>
                  <m:t>p</m:t>
                </w:ins>
              </m:r>
            </m:e>
            <m:sub>
              <m:r>
                <w:ins w:id="565" w:author="Kaan Keskin" w:date="2025-07-13T17:33:00Z" w16du:dateUtc="2025-07-13T14:33:00Z">
                  <w:rPr>
                    <w:rFonts w:ascii="Cambria Math" w:hAnsi="Cambria Math"/>
                  </w:rPr>
                  <m:t>i</m:t>
                </w:ins>
              </m:r>
            </m:sub>
          </m:sSub>
          <m:r>
            <w:ins w:id="566" w:author="Kaan Keskin" w:date="2025-07-13T17:33:00Z" w16du:dateUtc="2025-07-13T14:33:00Z">
              <w:rPr>
                <w:rFonts w:ascii="Cambria Math" w:hAnsi="Cambria Math"/>
              </w:rPr>
              <m:t xml:space="preserve"> ∈</m:t>
            </w:ins>
          </m:r>
          <m:d>
            <m:dPr>
              <m:begChr m:val="{"/>
              <m:endChr m:val="}"/>
              <m:ctrlPr>
                <w:ins w:id="567" w:author="Kaan Keskin" w:date="2025-07-13T17:33:00Z" w16du:dateUtc="2025-07-13T14:33:00Z">
                  <w:rPr>
                    <w:rFonts w:ascii="Cambria Math" w:hAnsi="Cambria Math"/>
                    <w:i/>
                  </w:rPr>
                </w:ins>
              </m:ctrlPr>
            </m:dPr>
            <m:e>
              <m:r>
                <w:ins w:id="568" w:author="Kaan Keskin" w:date="2025-07-13T17:33:00Z" w16du:dateUtc="2025-07-13T14:33:00Z">
                  <w:rPr>
                    <w:rFonts w:ascii="Cambria Math" w:hAnsi="Cambria Math"/>
                  </w:rPr>
                  <m:t>0,1</m:t>
                </w:ins>
              </m:r>
            </m:e>
          </m:d>
          <m:r>
            <w:ins w:id="569" w:author="Kaan Keskin" w:date="2025-07-13T17:33:00Z" w16du:dateUtc="2025-07-13T14:33:00Z">
              <m:rPr>
                <m:sty m:val="p"/>
              </m:rPr>
              <w:rPr>
                <w:rFonts w:ascii="Cambria Math" w:hAnsi="Cambria Math"/>
              </w:rPr>
              <w:br/>
            </w:ins>
          </m:r>
        </m:oMath>
        <m:oMath>
          <m:sSub>
            <m:sSubPr>
              <m:ctrlPr>
                <w:ins w:id="570" w:author="Kaan Keskin" w:date="2025-07-13T17:33:00Z" w16du:dateUtc="2025-07-13T14:33:00Z">
                  <w:rPr>
                    <w:rFonts w:ascii="Cambria Math" w:hAnsi="Cambria Math"/>
                  </w:rPr>
                </w:ins>
              </m:ctrlPr>
            </m:sSubPr>
            <m:e>
              <m:r>
                <w:ins w:id="571" w:author="Kaan Keskin" w:date="2025-07-13T17:33:00Z" w16du:dateUtc="2025-07-13T14:33:00Z">
                  <m:rPr>
                    <m:sty m:val="p"/>
                  </m:rPr>
                  <w:rPr>
                    <w:rFonts w:ascii="Cambria Math" w:hAnsi="Cambria Math"/>
                  </w:rPr>
                  <m:t>Sex</m:t>
                </w:ins>
              </m:r>
            </m:e>
            <m:sub>
              <m:r>
                <w:ins w:id="572" w:author="Kaan Keskin" w:date="2025-07-13T17:33:00Z" w16du:dateUtc="2025-07-13T14:33:00Z">
                  <m:rPr>
                    <m:sty m:val="p"/>
                  </m:rPr>
                  <w:rPr>
                    <w:rFonts w:ascii="Cambria Math" w:hAnsi="Cambria Math"/>
                  </w:rPr>
                  <m:t>i</m:t>
                </w:ins>
              </m:r>
            </m:sub>
          </m:sSub>
          <m:r>
            <w:ins w:id="573" w:author="Kaan Keskin" w:date="2025-07-13T17:33:00Z" w16du:dateUtc="2025-07-13T14:33:00Z">
              <m:rPr>
                <m:sty m:val="p"/>
              </m:rPr>
              <w:rPr>
                <w:rFonts w:ascii="Cambria Math" w:hAnsi="Cambria Math"/>
              </w:rPr>
              <m:t xml:space="preserve"> </m:t>
            </w:ins>
          </m:r>
          <m:r>
            <w:ins w:id="574" w:author="Kaan Keskin" w:date="2025-07-13T17:33:00Z" w16du:dateUtc="2025-07-13T14:33:00Z">
              <w:rPr>
                <w:rFonts w:ascii="Cambria Math" w:hAnsi="Cambria Math"/>
              </w:rPr>
              <m:t>∈</m:t>
            </w:ins>
          </m:r>
          <m:d>
            <m:dPr>
              <m:begChr m:val="{"/>
              <m:endChr m:val="}"/>
              <m:ctrlPr>
                <w:ins w:id="575" w:author="Kaan Keskin" w:date="2025-07-13T17:33:00Z" w16du:dateUtc="2025-07-13T14:33:00Z">
                  <w:rPr>
                    <w:rFonts w:ascii="Cambria Math" w:hAnsi="Cambria Math"/>
                    <w:i/>
                  </w:rPr>
                </w:ins>
              </m:ctrlPr>
            </m:dPr>
            <m:e>
              <m:r>
                <w:ins w:id="576" w:author="Kaan Keskin" w:date="2025-07-13T17:33:00Z" w16du:dateUtc="2025-07-13T14:33:00Z">
                  <w:rPr>
                    <w:rFonts w:ascii="Cambria Math" w:hAnsi="Cambria Math"/>
                  </w:rPr>
                  <m:t>0,1</m:t>
                </w:ins>
              </m:r>
            </m:e>
          </m:d>
        </m:oMath>
      </m:oMathPara>
    </w:p>
    <w:p w14:paraId="45D98F83" w14:textId="77777777" w:rsidR="00335383" w:rsidRPr="00335383" w:rsidRDefault="00335383" w:rsidP="00AC0C31">
      <w:pPr>
        <w:rPr>
          <w:ins w:id="577" w:author="Kaan Keskin" w:date="2025-07-13T17:32:00Z" w16du:dateUtc="2025-07-13T14:32:00Z"/>
          <w:rFonts w:eastAsiaTheme="minorEastAsia"/>
          <w:lang w:val="en-US"/>
          <w:rPrChange w:id="578" w:author="Kaan Keskin" w:date="2025-07-13T17:33:00Z" w16du:dateUtc="2025-07-13T14:33:00Z">
            <w:rPr>
              <w:ins w:id="579" w:author="Kaan Keskin" w:date="2025-07-13T17:32:00Z" w16du:dateUtc="2025-07-13T14:32:00Z"/>
              <w:rFonts w:eastAsiaTheme="minorEastAsia"/>
            </w:rPr>
          </w:rPrChange>
        </w:rPr>
      </w:pPr>
    </w:p>
    <w:p w14:paraId="31758F5F" w14:textId="77777777" w:rsidR="00AC0C31" w:rsidRPr="00866D1C" w:rsidRDefault="00AC0C31" w:rsidP="00D706ED">
      <w:pPr>
        <w:rPr>
          <w:lang w:val="en-US"/>
        </w:rPr>
      </w:pPr>
    </w:p>
    <w:p w14:paraId="27290C89" w14:textId="77777777" w:rsidR="00D706ED" w:rsidRPr="00866D1C" w:rsidRDefault="00D706ED" w:rsidP="00D706ED">
      <w:pPr>
        <w:pStyle w:val="Heading1"/>
        <w:rPr>
          <w:lang w:val="en-US"/>
        </w:rPr>
      </w:pPr>
      <w:r w:rsidRPr="00866D1C">
        <w:rPr>
          <w:lang w:val="en-US"/>
        </w:rPr>
        <w:t>Results</w:t>
      </w:r>
    </w:p>
    <w:p w14:paraId="6CD2A9D3" w14:textId="77777777" w:rsidR="00D706ED" w:rsidRPr="00866D1C" w:rsidRDefault="00D706ED" w:rsidP="00D706ED">
      <w:pPr>
        <w:pStyle w:val="Heading2"/>
        <w:rPr>
          <w:lang w:val="en-US"/>
        </w:rPr>
      </w:pPr>
      <w:r w:rsidRPr="00866D1C">
        <w:rPr>
          <w:lang w:val="en-US"/>
        </w:rPr>
        <w:t>Behavioral Results</w:t>
      </w:r>
    </w:p>
    <w:p w14:paraId="68C9FD7C" w14:textId="77777777" w:rsidR="00D706ED" w:rsidRPr="00866D1C" w:rsidRDefault="00D706ED" w:rsidP="00D706ED">
      <w:pPr>
        <w:rPr>
          <w:lang w:val="en-US"/>
        </w:rPr>
      </w:pPr>
      <w:r w:rsidRPr="00866D1C">
        <w:rPr>
          <w:lang w:val="en-US"/>
        </w:rPr>
        <w:t>A binomial generalized linear mixed-effects model (GLMM) with a logit link was used to examine the effects of group, sex, task phase, and duration of illness (</w:t>
      </w:r>
      <w:proofErr w:type="spellStart"/>
      <w:r w:rsidRPr="00866D1C">
        <w:rPr>
          <w:lang w:val="en-US"/>
        </w:rPr>
        <w:t>DoI</w:t>
      </w:r>
      <w:proofErr w:type="spellEnd"/>
      <w:r w:rsidRPr="00866D1C">
        <w:rPr>
          <w:lang w:val="en-US"/>
        </w:rPr>
        <w:t xml:space="preserve">) on investment decisions, while accounting for repeated measures with a random intercept for </w:t>
      </w:r>
      <w:proofErr w:type="gramStart"/>
      <w:r w:rsidRPr="00866D1C">
        <w:rPr>
          <w:lang w:val="en-US"/>
        </w:rPr>
        <w:t>participants .</w:t>
      </w:r>
      <w:proofErr w:type="gramEnd"/>
      <w:r w:rsidRPr="00866D1C">
        <w:rPr>
          <w:lang w:val="en-US"/>
        </w:rPr>
        <w:t xml:space="preserve"> Results are reported as odds ratios (OR) with 95% confidence intervals (see Methods – Hypothesis Testing).</w:t>
      </w:r>
    </w:p>
    <w:p w14:paraId="136A4C2A" w14:textId="77777777" w:rsidR="009246C3" w:rsidRDefault="009246C3" w:rsidP="00D706ED">
      <w:pPr>
        <w:rPr>
          <w:ins w:id="580" w:author="Kaan Keskin" w:date="2025-07-13T14:05:00Z" w16du:dateUtc="2025-07-13T11:05:00Z"/>
          <w:lang w:val="en-US"/>
        </w:rPr>
      </w:pPr>
    </w:p>
    <w:p w14:paraId="280E653A" w14:textId="3A4C1264" w:rsidR="00D706ED" w:rsidRDefault="00D706ED" w:rsidP="00D706ED">
      <w:pPr>
        <w:rPr>
          <w:ins w:id="581" w:author="Kaan Keskin" w:date="2025-07-13T14:06:00Z" w16du:dateUtc="2025-07-13T11:06:00Z"/>
          <w:lang w:val="en-US"/>
        </w:rPr>
      </w:pPr>
      <w:r w:rsidRPr="009246C3">
        <w:rPr>
          <w:lang w:val="en-US"/>
        </w:rPr>
        <w:t xml:space="preserve">The schizophrenia (SZ) group showed no significant difference in investment behavior compared to healthy controls (HC) (OR = 0.85, p = .590) in any of the phases, and </w:t>
      </w:r>
      <w:r w:rsidRPr="009246C3">
        <w:rPr>
          <w:lang w:val="en-US"/>
          <w:rPrChange w:id="582" w:author="Kaan Keskin" w:date="2025-07-13T14:06:00Z" w16du:dateUtc="2025-07-13T11:06:00Z">
            <w:rPr>
              <w:u w:val="single"/>
              <w:lang w:val="en-US"/>
            </w:rPr>
          </w:rPrChange>
        </w:rPr>
        <w:t>sex was also not a significant predictor (</w:t>
      </w:r>
      <w:r w:rsidRPr="009246C3">
        <w:rPr>
          <w:lang w:val="en-US"/>
        </w:rPr>
        <w:t>OR = 1.05, p = .820). However, investment odds were significantly lower in phase 2 compared to phase 1 (OR ≈ 0.76, 95% CI ≈ [0.65, 0.89], p &lt; .001) for both groups, suggesting a reduction in cooperative behavior during this phase. No significant difference was observed between phase 3 and phase 1 (OR ≈ 1.03, p = .750).</w:t>
      </w:r>
      <w:r w:rsidRPr="009246C3">
        <w:rPr>
          <w:lang w:val="en-US"/>
          <w:rPrChange w:id="583" w:author="Kaan Keskin" w:date="2025-07-13T14:06:00Z" w16du:dateUtc="2025-07-13T11:06:00Z">
            <w:rPr>
              <w:u w:val="single"/>
              <w:lang w:val="en-US"/>
            </w:rPr>
          </w:rPrChange>
        </w:rPr>
        <w:t xml:space="preserve"> Duration of illness (</w:t>
      </w:r>
      <w:proofErr w:type="spellStart"/>
      <w:r w:rsidRPr="009246C3">
        <w:rPr>
          <w:lang w:val="en-US"/>
          <w:rPrChange w:id="584" w:author="Kaan Keskin" w:date="2025-07-13T14:06:00Z" w16du:dateUtc="2025-07-13T11:06:00Z">
            <w:rPr>
              <w:u w:val="single"/>
              <w:lang w:val="en-US"/>
            </w:rPr>
          </w:rPrChange>
        </w:rPr>
        <w:t>DoI</w:t>
      </w:r>
      <w:proofErr w:type="spellEnd"/>
      <w:r w:rsidRPr="009246C3">
        <w:rPr>
          <w:lang w:val="en-US"/>
          <w:rPrChange w:id="585" w:author="Kaan Keskin" w:date="2025-07-13T14:06:00Z" w16du:dateUtc="2025-07-13T11:06:00Z">
            <w:rPr>
              <w:u w:val="single"/>
              <w:lang w:val="en-US"/>
            </w:rPr>
          </w:rPrChange>
        </w:rPr>
        <w:t>) was not significantly associated with investment likelihood (OR ≈ 0.99, p = .503).</w:t>
      </w:r>
    </w:p>
    <w:p w14:paraId="1B51819A" w14:textId="77777777" w:rsidR="009246C3" w:rsidRPr="00866D1C" w:rsidRDefault="009246C3" w:rsidP="00D706ED">
      <w:pPr>
        <w:rPr>
          <w:u w:val="single"/>
          <w:lang w:val="en-US"/>
        </w:rPr>
      </w:pPr>
    </w:p>
    <w:p w14:paraId="4B4E1A1E" w14:textId="77777777" w:rsidR="00D706ED" w:rsidRPr="00866D1C" w:rsidRDefault="00D706ED" w:rsidP="00D706ED">
      <w:pPr>
        <w:rPr>
          <w:lang w:val="en-US"/>
        </w:rPr>
      </w:pPr>
      <w:r w:rsidRPr="00866D1C">
        <w:rPr>
          <w:lang w:val="en-US"/>
        </w:rPr>
        <w:t>These findings indicate that while group membership and sex did not significantly influence investment decisions, phase 2 consistently decreased the odds of investing across participants. There is no evidence that group or sex moderated this phase effect in the current model specification.</w:t>
      </w:r>
    </w:p>
    <w:p w14:paraId="0E4CC5A5" w14:textId="77777777" w:rsidR="00D706ED" w:rsidRPr="00866D1C" w:rsidRDefault="00D706ED" w:rsidP="00D706ED">
      <w:pPr>
        <w:rPr>
          <w:lang w:val="en-US"/>
        </w:rPr>
      </w:pPr>
    </w:p>
    <w:p w14:paraId="32470F21" w14:textId="77777777" w:rsidR="00D706ED" w:rsidRPr="00866D1C" w:rsidRDefault="00D706ED" w:rsidP="00D706ED">
      <w:pPr>
        <w:rPr>
          <w:lang w:val="en-US"/>
        </w:rPr>
      </w:pPr>
      <w:r w:rsidRPr="00866D1C">
        <w:rPr>
          <w:noProof/>
          <w:lang w:val="en-US"/>
        </w:rPr>
        <w:lastRenderedPageBreak/>
        <w:drawing>
          <wp:inline distT="0" distB="0" distL="0" distR="0" wp14:anchorId="4545658D" wp14:editId="235A8270">
            <wp:extent cx="5942753" cy="4457065"/>
            <wp:effectExtent l="0" t="0" r="0" b="0"/>
            <wp:docPr id="1645994884" name="image3.png" descr="A graph with black lines and white text&#10;&#10;AI-generated content may be incorrect."/>
            <wp:cNvGraphicFramePr/>
            <a:graphic xmlns:a="http://schemas.openxmlformats.org/drawingml/2006/main">
              <a:graphicData uri="http://schemas.openxmlformats.org/drawingml/2006/picture">
                <pic:pic xmlns:pic="http://schemas.openxmlformats.org/drawingml/2006/picture">
                  <pic:nvPicPr>
                    <pic:cNvPr id="1645994884" name="image3.png" descr="A graph with black lines and white text&#10;&#10;AI-generated content may be incorrect."/>
                    <pic:cNvPicPr preferRelativeResize="0"/>
                  </pic:nvPicPr>
                  <pic:blipFill>
                    <a:blip r:embed="rId9"/>
                    <a:srcRect/>
                    <a:stretch>
                      <a:fillRect/>
                    </a:stretch>
                  </pic:blipFill>
                  <pic:spPr>
                    <a:xfrm>
                      <a:off x="0" y="0"/>
                      <a:ext cx="5942753" cy="4457065"/>
                    </a:xfrm>
                    <a:prstGeom prst="rect">
                      <a:avLst/>
                    </a:prstGeom>
                    <a:ln/>
                  </pic:spPr>
                </pic:pic>
              </a:graphicData>
            </a:graphic>
          </wp:inline>
        </w:drawing>
      </w:r>
    </w:p>
    <w:p w14:paraId="6B1C23B3" w14:textId="77777777" w:rsidR="00D706ED" w:rsidRPr="00866D1C" w:rsidRDefault="00D706ED" w:rsidP="00D706ED">
      <w:pPr>
        <w:pStyle w:val="Heading2"/>
        <w:rPr>
          <w:lang w:val="en-US"/>
        </w:rPr>
      </w:pPr>
      <w:r w:rsidRPr="00866D1C">
        <w:rPr>
          <w:lang w:val="en-US"/>
        </w:rPr>
        <w:t xml:space="preserve">Prediction Error </w:t>
      </w:r>
    </w:p>
    <w:p w14:paraId="31928B81" w14:textId="77777777" w:rsidR="00D706ED" w:rsidRDefault="00D706ED" w:rsidP="00D706ED">
      <w:pPr>
        <w:rPr>
          <w:ins w:id="586" w:author="Kaan Keskin" w:date="2025-07-13T14:06:00Z" w16du:dateUtc="2025-07-13T11:06:00Z"/>
          <w:lang w:val="en-US"/>
        </w:rPr>
      </w:pPr>
      <w:r w:rsidRPr="00866D1C">
        <w:rPr>
          <w:lang w:val="en-US"/>
        </w:rPr>
        <w:t>A linear mixed-effects model was fitted to examine the effects of group, sex, task phase, and duration of illness (</w:t>
      </w:r>
      <w:proofErr w:type="spellStart"/>
      <w:r w:rsidRPr="00866D1C">
        <w:rPr>
          <w:lang w:val="en-US"/>
        </w:rPr>
        <w:t>DoI</w:t>
      </w:r>
      <w:proofErr w:type="spellEnd"/>
      <w:r w:rsidRPr="00866D1C">
        <w:rPr>
          <w:lang w:val="en-US"/>
        </w:rPr>
        <w:t>) on prediction error (PE), using the natural log of PE as the dependent variable. The model included fixed effects for group, sex, task phase (with phase 1 as the reference), their interaction (group × sex), and duration of illness (</w:t>
      </w:r>
      <w:proofErr w:type="spellStart"/>
      <w:r w:rsidRPr="00866D1C">
        <w:rPr>
          <w:lang w:val="en-US"/>
        </w:rPr>
        <w:t>DoI</w:t>
      </w:r>
      <w:proofErr w:type="spellEnd"/>
      <w:r w:rsidRPr="00866D1C">
        <w:rPr>
          <w:lang w:val="en-US"/>
        </w:rPr>
        <w:t>), and a random intercept to account for repeated measures across subjects (see Methods – Hypothesis Testing).</w:t>
      </w:r>
    </w:p>
    <w:p w14:paraId="52F13A0E" w14:textId="77777777" w:rsidR="009246C3" w:rsidRPr="00866D1C" w:rsidRDefault="009246C3" w:rsidP="00D706ED">
      <w:pPr>
        <w:rPr>
          <w:lang w:val="en-US"/>
        </w:rPr>
      </w:pPr>
    </w:p>
    <w:p w14:paraId="5DFEA8E8" w14:textId="77777777" w:rsidR="00D706ED" w:rsidRDefault="00D706ED" w:rsidP="00D706ED">
      <w:pPr>
        <w:rPr>
          <w:ins w:id="587" w:author="Kaan Keskin" w:date="2025-07-13T14:07:00Z" w16du:dateUtc="2025-07-13T11:07:00Z"/>
          <w:lang w:val="en-US"/>
        </w:rPr>
      </w:pPr>
      <w:r w:rsidRPr="00866D1C">
        <w:rPr>
          <w:lang w:val="en-US"/>
        </w:rPr>
        <w:t xml:space="preserve">The schizophrenia group exhibited a multiplicative effect of 0.96 (95% CI </w:t>
      </w:r>
      <w:proofErr w:type="gramStart"/>
      <w:r w:rsidRPr="00866D1C">
        <w:rPr>
          <w:lang w:val="en-US"/>
        </w:rPr>
        <w:t>≈  [</w:t>
      </w:r>
      <w:proofErr w:type="gramEnd"/>
      <w:r w:rsidRPr="00866D1C">
        <w:rPr>
          <w:lang w:val="en-US"/>
        </w:rPr>
        <w:t xml:space="preserve">0.904, 1.026], p = .22) compared to healthy controls, indicating a non-significant 4% reduction in PE. Male participants had significantly higher PE than females, with a multiplicative effect of 1.08 (95% CI </w:t>
      </w:r>
      <w:proofErr w:type="gramStart"/>
      <w:r w:rsidRPr="00866D1C">
        <w:rPr>
          <w:lang w:val="en-US"/>
        </w:rPr>
        <w:t>≈  [</w:t>
      </w:r>
      <w:proofErr w:type="gramEnd"/>
      <w:r w:rsidRPr="00866D1C">
        <w:rPr>
          <w:lang w:val="en-US"/>
        </w:rPr>
        <w:t xml:space="preserve">1.028, 1.124], p = .001), reflecting an 8% increase. A significant interaction between group and sex was observed (multiplicative effect = 1.12, 95% CI </w:t>
      </w:r>
      <w:proofErr w:type="gramStart"/>
      <w:r w:rsidRPr="00866D1C">
        <w:rPr>
          <w:lang w:val="en-US"/>
        </w:rPr>
        <w:t>≈  [</w:t>
      </w:r>
      <w:proofErr w:type="gramEnd"/>
      <w:r w:rsidRPr="00866D1C">
        <w:rPr>
          <w:lang w:val="en-US"/>
        </w:rPr>
        <w:t>1.044, 1.207], p = .001), indicating that males with schizophrenia had 12% higher PE than expected from the additive effects of group and sex alone.</w:t>
      </w:r>
    </w:p>
    <w:p w14:paraId="6EABDFAA" w14:textId="77777777" w:rsidR="009246C3" w:rsidRPr="00866D1C" w:rsidRDefault="009246C3" w:rsidP="00D706ED">
      <w:pPr>
        <w:rPr>
          <w:lang w:val="en-US"/>
        </w:rPr>
      </w:pPr>
    </w:p>
    <w:p w14:paraId="0DA2AC58" w14:textId="77777777" w:rsidR="00D706ED" w:rsidRPr="00866D1C" w:rsidRDefault="00D706ED" w:rsidP="00D706ED">
      <w:pPr>
        <w:rPr>
          <w:lang w:val="en-US"/>
        </w:rPr>
      </w:pPr>
      <w:r w:rsidRPr="00866D1C">
        <w:rPr>
          <w:lang w:val="en-US"/>
        </w:rPr>
        <w:t>Compared to phase 1, other task phases had no significant effect on PE. Duration of illness was positively associated with PE, with a multiplicative effect of 1.003 (95% CI ≈ [1.000, 1.006], p&lt;.05), reflecting a 0.3% increase in PE per unit increase in illness duration.</w:t>
      </w:r>
    </w:p>
    <w:p w14:paraId="34BA5A33" w14:textId="77777777" w:rsidR="00D706ED" w:rsidRPr="00866D1C" w:rsidRDefault="00D706ED" w:rsidP="00D706ED">
      <w:pPr>
        <w:rPr>
          <w:lang w:val="en-US"/>
        </w:rPr>
      </w:pPr>
      <w:r w:rsidRPr="00866D1C">
        <w:rPr>
          <w:lang w:val="en-US"/>
        </w:rPr>
        <w:t>These findings suggest that prediction error is increased specifically in male patients with schizophrenia, rather than uniformly across all individuals with the disorder, and is not significantly modulated by task phase.</w:t>
      </w:r>
    </w:p>
    <w:p w14:paraId="6C233323" w14:textId="77777777" w:rsidR="00D706ED" w:rsidRPr="00866D1C" w:rsidRDefault="00D706ED" w:rsidP="00D706ED">
      <w:pPr>
        <w:rPr>
          <w:lang w:val="en-US"/>
        </w:rPr>
      </w:pPr>
      <w:r w:rsidRPr="00866D1C">
        <w:rPr>
          <w:noProof/>
          <w:lang w:val="en-US"/>
        </w:rPr>
        <w:lastRenderedPageBreak/>
        <w:drawing>
          <wp:inline distT="0" distB="0" distL="0" distR="0" wp14:anchorId="7E34D6C5" wp14:editId="624ACBF7">
            <wp:extent cx="5942753" cy="4457065"/>
            <wp:effectExtent l="0" t="0" r="0" b="0"/>
            <wp:docPr id="1645994886" name="image2.png" descr="A graph with black lines and white text&#10;&#10;AI-generated content may be incorrect."/>
            <wp:cNvGraphicFramePr/>
            <a:graphic xmlns:a="http://schemas.openxmlformats.org/drawingml/2006/main">
              <a:graphicData uri="http://schemas.openxmlformats.org/drawingml/2006/picture">
                <pic:pic xmlns:pic="http://schemas.openxmlformats.org/drawingml/2006/picture">
                  <pic:nvPicPr>
                    <pic:cNvPr id="1645994886" name="image2.png" descr="A graph with black lines and white text&#10;&#10;AI-generated content may be incorrect."/>
                    <pic:cNvPicPr preferRelativeResize="0"/>
                  </pic:nvPicPr>
                  <pic:blipFill>
                    <a:blip r:embed="rId10"/>
                    <a:srcRect/>
                    <a:stretch>
                      <a:fillRect/>
                    </a:stretch>
                  </pic:blipFill>
                  <pic:spPr>
                    <a:xfrm>
                      <a:off x="0" y="0"/>
                      <a:ext cx="5942753" cy="4457065"/>
                    </a:xfrm>
                    <a:prstGeom prst="rect">
                      <a:avLst/>
                    </a:prstGeom>
                    <a:ln/>
                  </pic:spPr>
                </pic:pic>
              </a:graphicData>
            </a:graphic>
          </wp:inline>
        </w:drawing>
      </w:r>
    </w:p>
    <w:p w14:paraId="1D6DB30A" w14:textId="77777777" w:rsidR="00D706ED" w:rsidRPr="00866D1C" w:rsidRDefault="00D706ED" w:rsidP="00D706ED">
      <w:pPr>
        <w:rPr>
          <w:lang w:val="en-US"/>
        </w:rPr>
      </w:pPr>
    </w:p>
    <w:p w14:paraId="475FF7E5" w14:textId="1AA08847" w:rsidR="00335383" w:rsidRDefault="00335383" w:rsidP="00D706ED">
      <w:pPr>
        <w:pStyle w:val="Heading2"/>
        <w:rPr>
          <w:ins w:id="588" w:author="Kaan Keskin" w:date="2025-07-13T17:34:00Z" w16du:dateUtc="2025-07-13T14:34:00Z"/>
          <w:lang w:val="en-US"/>
        </w:rPr>
      </w:pPr>
      <w:ins w:id="589" w:author="Kaan Keskin" w:date="2025-07-13T17:34:00Z" w16du:dateUtc="2025-07-13T14:34:00Z">
        <w:r>
          <w:rPr>
            <w:lang w:val="en-US"/>
          </w:rPr>
          <w:t>Learning Rate</w:t>
        </w:r>
      </w:ins>
    </w:p>
    <w:p w14:paraId="3E914DA8" w14:textId="77777777" w:rsidR="00335383" w:rsidRPr="00335383" w:rsidRDefault="00335383" w:rsidP="00335383">
      <w:pPr>
        <w:rPr>
          <w:ins w:id="590" w:author="Kaan Keskin" w:date="2025-07-13T17:34:00Z" w16du:dateUtc="2025-07-13T14:34:00Z"/>
          <w:lang w:val="en-US"/>
          <w:rPrChange w:id="591" w:author="Kaan Keskin" w:date="2025-07-13T17:36:00Z" w16du:dateUtc="2025-07-13T14:36:00Z">
            <w:rPr>
              <w:ins w:id="592" w:author="Kaan Keskin" w:date="2025-07-13T17:34:00Z" w16du:dateUtc="2025-07-13T14:34:00Z"/>
            </w:rPr>
          </w:rPrChange>
        </w:rPr>
      </w:pPr>
      <w:ins w:id="593" w:author="Kaan Keskin" w:date="2025-07-13T17:34:00Z" w16du:dateUtc="2025-07-13T14:34:00Z">
        <w:r w:rsidRPr="00335383">
          <w:rPr>
            <w:lang w:val="en-US"/>
            <w:rPrChange w:id="594" w:author="Kaan Keskin" w:date="2025-07-13T17:36:00Z" w16du:dateUtc="2025-07-13T14:36:00Z">
              <w:rPr/>
            </w:rPrChange>
          </w:rPr>
          <w:t>To facilitate interpretation, model coefficients were exponentiated to reflect multiplicative effects on the raw learning rate (α), estimated from a Rescorla-Wagner model. A multiplicative effect greater than 1.0 indicates an increase in α relative to the reference level, while values below 1.0 indicate a decrease.</w:t>
        </w:r>
      </w:ins>
    </w:p>
    <w:p w14:paraId="50E8456A" w14:textId="77777777" w:rsidR="00335383" w:rsidRPr="00335383" w:rsidRDefault="00335383" w:rsidP="00335383">
      <w:pPr>
        <w:rPr>
          <w:ins w:id="595" w:author="Kaan Keskin" w:date="2025-07-13T17:34:00Z" w16du:dateUtc="2025-07-13T14:34:00Z"/>
          <w:lang w:val="en-US"/>
          <w:rPrChange w:id="596" w:author="Kaan Keskin" w:date="2025-07-13T17:36:00Z" w16du:dateUtc="2025-07-13T14:36:00Z">
            <w:rPr>
              <w:ins w:id="597" w:author="Kaan Keskin" w:date="2025-07-13T17:34:00Z" w16du:dateUtc="2025-07-13T14:34:00Z"/>
            </w:rPr>
          </w:rPrChange>
        </w:rPr>
      </w:pPr>
    </w:p>
    <w:p w14:paraId="675CEF3C" w14:textId="77777777" w:rsidR="00335383" w:rsidRPr="00335383" w:rsidRDefault="00335383" w:rsidP="00335383">
      <w:pPr>
        <w:rPr>
          <w:ins w:id="598" w:author="Kaan Keskin" w:date="2025-07-13T17:34:00Z" w16du:dateUtc="2025-07-13T14:34:00Z"/>
          <w:lang w:val="en-US"/>
          <w:rPrChange w:id="599" w:author="Kaan Keskin" w:date="2025-07-13T17:36:00Z" w16du:dateUtc="2025-07-13T14:36:00Z">
            <w:rPr>
              <w:ins w:id="600" w:author="Kaan Keskin" w:date="2025-07-13T17:34:00Z" w16du:dateUtc="2025-07-13T14:34:00Z"/>
            </w:rPr>
          </w:rPrChange>
        </w:rPr>
      </w:pPr>
      <w:ins w:id="601" w:author="Kaan Keskin" w:date="2025-07-13T17:34:00Z" w16du:dateUtc="2025-07-13T14:34:00Z">
        <w:r w:rsidRPr="00335383">
          <w:rPr>
            <w:lang w:val="en-US"/>
            <w:rPrChange w:id="602" w:author="Kaan Keskin" w:date="2025-07-13T17:36:00Z" w16du:dateUtc="2025-07-13T14:36:00Z">
              <w:rPr/>
            </w:rPrChange>
          </w:rPr>
          <w:t>Relative to healthy control (HC) females in Task 1, schizophrenia (SZ) females showed a 1.10-fold increase in learning rate (multiplicative effect = 1.10, 95% CI ≈ [1.07, 1.14], p &lt; .001). In contrast, HC males exhibited a 0.91-fold learning rate (95% CI ≈ [0.88, 0.94], p &lt; .001), indicating reduced learning relative to HC females. A significant negative interaction between group and sex revealed that SZ males had the lowest learning rate overall, with a 0.90-fold effect relative to the expected additive effects of SZ and male sex (95% CI ≈ [0.86, 0.95], p &lt; .001).</w:t>
        </w:r>
      </w:ins>
    </w:p>
    <w:p w14:paraId="08436D88" w14:textId="77777777" w:rsidR="00335383" w:rsidRPr="00335383" w:rsidRDefault="00335383" w:rsidP="00335383">
      <w:pPr>
        <w:rPr>
          <w:ins w:id="603" w:author="Kaan Keskin" w:date="2025-07-13T17:34:00Z" w16du:dateUtc="2025-07-13T14:34:00Z"/>
          <w:lang w:val="en-US"/>
          <w:rPrChange w:id="604" w:author="Kaan Keskin" w:date="2025-07-13T17:36:00Z" w16du:dateUtc="2025-07-13T14:36:00Z">
            <w:rPr>
              <w:ins w:id="605" w:author="Kaan Keskin" w:date="2025-07-13T17:34:00Z" w16du:dateUtc="2025-07-13T14:34:00Z"/>
            </w:rPr>
          </w:rPrChange>
        </w:rPr>
      </w:pPr>
    </w:p>
    <w:p w14:paraId="7352BC64" w14:textId="77777777" w:rsidR="00335383" w:rsidRPr="00335383" w:rsidRDefault="00335383" w:rsidP="00335383">
      <w:pPr>
        <w:rPr>
          <w:ins w:id="606" w:author="Kaan Keskin" w:date="2025-07-13T17:34:00Z" w16du:dateUtc="2025-07-13T14:34:00Z"/>
          <w:lang w:val="en-US"/>
          <w:rPrChange w:id="607" w:author="Kaan Keskin" w:date="2025-07-13T17:36:00Z" w16du:dateUtc="2025-07-13T14:36:00Z">
            <w:rPr>
              <w:ins w:id="608" w:author="Kaan Keskin" w:date="2025-07-13T17:34:00Z" w16du:dateUtc="2025-07-13T14:34:00Z"/>
            </w:rPr>
          </w:rPrChange>
        </w:rPr>
      </w:pPr>
      <w:ins w:id="609" w:author="Kaan Keskin" w:date="2025-07-13T17:34:00Z" w16du:dateUtc="2025-07-13T14:34:00Z">
        <w:r w:rsidRPr="00335383">
          <w:rPr>
            <w:lang w:val="en-US"/>
            <w:rPrChange w:id="610" w:author="Kaan Keskin" w:date="2025-07-13T17:36:00Z" w16du:dateUtc="2025-07-13T14:36:00Z">
              <w:rPr/>
            </w:rPrChange>
          </w:rPr>
          <w:t>Task phase did not significantly affect learning rate: Phase 2 yielded a 1.01-fold change (95% CI ≈ [0.98, 1.03], p = .62), and Phase 3 a 1.01-fold change (95% CI ≈ [0.98, 1.04], p = .79), both statistically equivalent to Phase 1. Duration of illness (</w:t>
        </w:r>
        <w:proofErr w:type="spellStart"/>
        <w:r w:rsidRPr="00335383">
          <w:rPr>
            <w:lang w:val="en-US"/>
            <w:rPrChange w:id="611" w:author="Kaan Keskin" w:date="2025-07-13T17:36:00Z" w16du:dateUtc="2025-07-13T14:36:00Z">
              <w:rPr/>
            </w:rPrChange>
          </w:rPr>
          <w:t>DoI</w:t>
        </w:r>
        <w:proofErr w:type="spellEnd"/>
        <w:r w:rsidRPr="00335383">
          <w:rPr>
            <w:lang w:val="en-US"/>
            <w:rPrChange w:id="612" w:author="Kaan Keskin" w:date="2025-07-13T17:36:00Z" w16du:dateUtc="2025-07-13T14:36:00Z">
              <w:rPr/>
            </w:rPrChange>
          </w:rPr>
          <w:t>) was also not significantly associated with α (multiplicative effect = 0.99, 95% CI ≈ [0.98, 1.00], p = .111), though the effect was slightly negative.</w:t>
        </w:r>
      </w:ins>
    </w:p>
    <w:p w14:paraId="4812423C" w14:textId="77777777" w:rsidR="00335383" w:rsidRPr="00335383" w:rsidRDefault="00335383" w:rsidP="00335383">
      <w:pPr>
        <w:rPr>
          <w:ins w:id="613" w:author="Kaan Keskin" w:date="2025-07-13T17:34:00Z" w16du:dateUtc="2025-07-13T14:34:00Z"/>
          <w:lang w:val="en-US"/>
          <w:rPrChange w:id="614" w:author="Kaan Keskin" w:date="2025-07-13T17:36:00Z" w16du:dateUtc="2025-07-13T14:36:00Z">
            <w:rPr>
              <w:ins w:id="615" w:author="Kaan Keskin" w:date="2025-07-13T17:34:00Z" w16du:dateUtc="2025-07-13T14:34:00Z"/>
            </w:rPr>
          </w:rPrChange>
        </w:rPr>
      </w:pPr>
      <w:ins w:id="616" w:author="Kaan Keskin" w:date="2025-07-13T17:34:00Z" w16du:dateUtc="2025-07-13T14:34:00Z">
        <w:r w:rsidRPr="00335383">
          <w:rPr>
            <w:lang w:val="en-US"/>
            <w:rPrChange w:id="617" w:author="Kaan Keskin" w:date="2025-07-13T17:36:00Z" w16du:dateUtc="2025-07-13T14:36:00Z">
              <w:rPr/>
            </w:rPrChange>
          </w:rPr>
          <w:lastRenderedPageBreak/>
          <w:t>These results indicate that alterations in learning rate are sex-specific in schizophrenia, with increased α in SZ females and decreased α in SZ males, independent of task phase or illness duration.</w:t>
        </w:r>
      </w:ins>
    </w:p>
    <w:p w14:paraId="397C2BD0" w14:textId="77777777" w:rsidR="00335383" w:rsidRDefault="00335383" w:rsidP="00335383">
      <w:pPr>
        <w:rPr>
          <w:ins w:id="618" w:author="Kaan Keskin" w:date="2025-07-13T17:34:00Z" w16du:dateUtc="2025-07-13T14:34:00Z"/>
        </w:rPr>
      </w:pPr>
    </w:p>
    <w:p w14:paraId="6D97FE36" w14:textId="7B8C0F58" w:rsidR="00335383" w:rsidRPr="00335383" w:rsidRDefault="00335383">
      <w:pPr>
        <w:rPr>
          <w:ins w:id="619" w:author="Kaan Keskin" w:date="2025-07-13T17:34:00Z" w16du:dateUtc="2025-07-13T14:34:00Z"/>
          <w:lang w:val="en-US"/>
        </w:rPr>
        <w:pPrChange w:id="620" w:author="Kaan Keskin" w:date="2025-07-13T17:34:00Z" w16du:dateUtc="2025-07-13T14:34:00Z">
          <w:pPr>
            <w:pStyle w:val="Heading2"/>
          </w:pPr>
        </w:pPrChange>
      </w:pPr>
      <w:ins w:id="621" w:author="Kaan Keskin" w:date="2025-07-13T17:34:00Z" w16du:dateUtc="2025-07-13T14:34:00Z">
        <w:r>
          <w:rPr>
            <w:noProof/>
          </w:rPr>
          <w:drawing>
            <wp:inline distT="0" distB="0" distL="0" distR="0" wp14:anchorId="47359E13" wp14:editId="10F5E4AC">
              <wp:extent cx="5733415" cy="4299449"/>
              <wp:effectExtent l="0" t="0" r="0" b="6350"/>
              <wp:docPr id="2039468950" name="Picture 1" descr="A graph with black line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468950" name="Picture 1" descr="A graph with black lines and white text&#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5733415" cy="4299449"/>
                      </a:xfrm>
                      <a:prstGeom prst="rect">
                        <a:avLst/>
                      </a:prstGeom>
                    </pic:spPr>
                  </pic:pic>
                </a:graphicData>
              </a:graphic>
            </wp:inline>
          </w:drawing>
        </w:r>
      </w:ins>
    </w:p>
    <w:p w14:paraId="147A3AB6" w14:textId="6F5913F8" w:rsidR="00D706ED" w:rsidRPr="00866D1C" w:rsidRDefault="00D706ED" w:rsidP="00D706ED">
      <w:pPr>
        <w:pStyle w:val="Heading2"/>
        <w:rPr>
          <w:lang w:val="en-US"/>
        </w:rPr>
      </w:pPr>
      <w:r w:rsidRPr="00866D1C">
        <w:rPr>
          <w:lang w:val="en-US"/>
        </w:rPr>
        <w:t>PE-related Activations</w:t>
      </w:r>
    </w:p>
    <w:p w14:paraId="302B14CF" w14:textId="74E39B77" w:rsidR="00D706ED" w:rsidRPr="00866D1C" w:rsidRDefault="00D706ED" w:rsidP="00D706ED">
      <w:pPr>
        <w:rPr>
          <w:lang w:val="en-US"/>
        </w:rPr>
      </w:pPr>
      <w:r w:rsidRPr="00866D1C">
        <w:rPr>
          <w:lang w:val="en-US"/>
        </w:rPr>
        <w:t>Anatomical locations were identified using the Neuromorphometrics atlas provided in SP</w:t>
      </w:r>
      <w:ins w:id="622" w:author="Kaan Keskin" w:date="2025-07-13T14:08:00Z" w16du:dateUtc="2025-07-13T11:08:00Z">
        <w:r w:rsidR="009246C3">
          <w:rPr>
            <w:lang w:val="en-US"/>
          </w:rPr>
          <w:t>M</w:t>
        </w:r>
      </w:ins>
      <w:del w:id="623" w:author="Kaan Keskin" w:date="2025-07-13T14:08:00Z" w16du:dateUtc="2025-07-13T11:08:00Z">
        <w:r w:rsidRPr="00866D1C" w:rsidDel="009246C3">
          <w:rPr>
            <w:lang w:val="en-US"/>
          </w:rPr>
          <w:delText>M12</w:delText>
        </w:r>
      </w:del>
      <w:r w:rsidRPr="00866D1C">
        <w:rPr>
          <w:lang w:val="en-US"/>
        </w:rPr>
        <w:t>. In the HC group, significant activation was observed in right middle and superior occipital gyrus (peak MNI: [30, -76, 11], T = 7.52, p &lt; .05 FWE-corrected, cluster size = 28 voxels) and left superior parietal lobule and angular gyrus in response to PE controlling for sex (peak MNI: [-30, -64, 26], T = 7.46, p &lt; .05 FWE-corrected, cluster size = 58 voxels).</w:t>
      </w:r>
    </w:p>
    <w:p w14:paraId="7FCA27FB" w14:textId="69647836" w:rsidR="00D706ED" w:rsidRPr="00866D1C" w:rsidRDefault="00D706ED" w:rsidP="00D706ED">
      <w:pPr>
        <w:rPr>
          <w:lang w:val="en-US"/>
        </w:rPr>
      </w:pPr>
      <w:r w:rsidRPr="00866D1C">
        <w:rPr>
          <w:lang w:val="en-US"/>
        </w:rPr>
        <w:t xml:space="preserve">However, in the SZ group significant activation was observed in right occipital fusiform and </w:t>
      </w:r>
      <w:ins w:id="624" w:author="Kaan Keskin" w:date="2025-07-13T14:08:00Z" w16du:dateUtc="2025-07-13T11:08:00Z">
        <w:r w:rsidR="009246C3">
          <w:rPr>
            <w:lang w:val="en-US"/>
          </w:rPr>
          <w:t xml:space="preserve"> </w:t>
        </w:r>
      </w:ins>
      <w:del w:id="625" w:author="Kaan Keskin" w:date="2025-07-13T14:08:00Z" w16du:dateUtc="2025-07-13T11:08:00Z">
        <w:r w:rsidRPr="00866D1C" w:rsidDel="009246C3">
          <w:rPr>
            <w:lang w:val="en-US"/>
          </w:rPr>
          <w:delText xml:space="preserve"> </w:delText>
        </w:r>
      </w:del>
      <w:r w:rsidRPr="00866D1C">
        <w:rPr>
          <w:lang w:val="en-US"/>
        </w:rPr>
        <w:t xml:space="preserve">inferior occipital gyrus in response to PE controlling for sex and </w:t>
      </w:r>
      <w:proofErr w:type="spellStart"/>
      <w:r w:rsidRPr="00866D1C">
        <w:rPr>
          <w:lang w:val="en-US"/>
        </w:rPr>
        <w:t>DoI</w:t>
      </w:r>
      <w:proofErr w:type="spellEnd"/>
      <w:r w:rsidRPr="00866D1C">
        <w:rPr>
          <w:lang w:val="en-US"/>
        </w:rPr>
        <w:t xml:space="preserve"> (peak MNI: [27, -85, -7], T = 4.98, p &lt; .001 uncorrected, cluster size = 48 voxels).</w:t>
      </w:r>
    </w:p>
    <w:p w14:paraId="49A61BB9" w14:textId="77777777" w:rsidR="009246C3" w:rsidRDefault="009246C3" w:rsidP="00D706ED">
      <w:pPr>
        <w:rPr>
          <w:ins w:id="626" w:author="Kaan Keskin" w:date="2025-07-13T14:08:00Z" w16du:dateUtc="2025-07-13T11:08:00Z"/>
          <w:lang w:val="en-US"/>
        </w:rPr>
      </w:pPr>
    </w:p>
    <w:p w14:paraId="096CBFC6" w14:textId="54B89E84" w:rsidR="00D706ED" w:rsidRDefault="00D706ED" w:rsidP="00D706ED">
      <w:pPr>
        <w:rPr>
          <w:ins w:id="627" w:author="Kaan Keskin" w:date="2025-07-13T14:08:00Z" w16du:dateUtc="2025-07-13T11:08:00Z"/>
          <w:lang w:val="en-US"/>
        </w:rPr>
      </w:pPr>
      <w:r w:rsidRPr="00866D1C">
        <w:rPr>
          <w:lang w:val="en-US"/>
        </w:rPr>
        <w:t>In the between-group analysis, the SZ group exhibited greater PE-related activation than the HC group in the left cerebellum exterior and occipital fusiform gyrus (peak MNI: [−18, −85, −25], T = 4.22, p &lt; .001 uncorrected, cluster size = 26 voxels). No significant clusters were observed for the reverse contrast (HC &gt; SZ).</w:t>
      </w:r>
    </w:p>
    <w:p w14:paraId="6983A15E" w14:textId="77777777" w:rsidR="009246C3" w:rsidRPr="00866D1C" w:rsidRDefault="009246C3" w:rsidP="00D706ED">
      <w:pPr>
        <w:rPr>
          <w:lang w:val="en-US"/>
        </w:rPr>
      </w:pPr>
    </w:p>
    <w:p w14:paraId="2C05BE83" w14:textId="77777777" w:rsidR="00D706ED" w:rsidRPr="00866D1C" w:rsidRDefault="00D706ED" w:rsidP="00D706ED">
      <w:pPr>
        <w:rPr>
          <w:lang w:val="en-US"/>
        </w:rPr>
      </w:pPr>
      <w:r w:rsidRPr="00866D1C">
        <w:rPr>
          <w:lang w:val="en-US"/>
        </w:rPr>
        <w:t xml:space="preserve">In summary, the results indicate that the temporal-parietal junction (TPJ) shows increased PE-related activation in healthy controls, whereas this effect is absent in individuals with schizophrenia. In contrast, the schizophrenia group exhibited PE-related activation predominantly in lower-level sensory regions, including the occipital cortex and cerebellum. </w:t>
      </w:r>
      <w:r w:rsidRPr="00866D1C">
        <w:rPr>
          <w:lang w:val="en-US"/>
        </w:rPr>
        <w:lastRenderedPageBreak/>
        <w:t xml:space="preserve">These findings may reflect a deficit in mentalizing processes in schizophrenia, whereby prediction errors are processed primarily in unimodal sensory regions rather than in </w:t>
      </w:r>
      <w:proofErr w:type="gramStart"/>
      <w:r w:rsidRPr="00866D1C">
        <w:rPr>
          <w:lang w:val="en-US"/>
        </w:rPr>
        <w:t>higher-order</w:t>
      </w:r>
      <w:proofErr w:type="gramEnd"/>
      <w:r w:rsidRPr="00866D1C">
        <w:rPr>
          <w:lang w:val="en-US"/>
        </w:rPr>
        <w:t xml:space="preserve"> </w:t>
      </w:r>
      <w:proofErr w:type="spellStart"/>
      <w:r w:rsidRPr="00866D1C">
        <w:rPr>
          <w:lang w:val="en-US"/>
        </w:rPr>
        <w:t>transmodal</w:t>
      </w:r>
      <w:proofErr w:type="spellEnd"/>
      <w:r w:rsidRPr="00866D1C">
        <w:rPr>
          <w:lang w:val="en-US"/>
        </w:rPr>
        <w:t xml:space="preserve"> areas such as the TPJ.</w:t>
      </w:r>
    </w:p>
    <w:p w14:paraId="0A46052F" w14:textId="77777777" w:rsidR="00D706ED" w:rsidRPr="00866D1C" w:rsidRDefault="00D706ED" w:rsidP="00D706ED">
      <w:pPr>
        <w:spacing w:after="160" w:line="240" w:lineRule="auto"/>
        <w:rPr>
          <w:rFonts w:ascii="Times New Roman" w:eastAsia="Times New Roman" w:hAnsi="Times New Roman" w:cs="Times New Roman"/>
          <w:b/>
          <w:sz w:val="24"/>
          <w:szCs w:val="24"/>
          <w:lang w:val="en-US"/>
        </w:rPr>
      </w:pPr>
    </w:p>
    <w:p w14:paraId="61F66693" w14:textId="3FA3CEEC" w:rsidR="00D706ED" w:rsidRPr="00866D1C" w:rsidRDefault="00D706ED">
      <w:pPr>
        <w:pStyle w:val="Heading1"/>
        <w:rPr>
          <w:rFonts w:eastAsia="Times New Roman"/>
          <w:lang w:val="en-US"/>
        </w:rPr>
        <w:pPrChange w:id="628" w:author="Kaan Keskin" w:date="2025-07-13T14:09:00Z" w16du:dateUtc="2025-07-13T11:09:00Z">
          <w:pPr>
            <w:spacing w:after="160" w:line="240" w:lineRule="auto"/>
          </w:pPr>
        </w:pPrChange>
      </w:pPr>
      <w:r w:rsidRPr="00866D1C">
        <w:rPr>
          <w:rFonts w:eastAsia="Times New Roman"/>
          <w:lang w:val="en-US"/>
        </w:rPr>
        <w:t>Discussion</w:t>
      </w:r>
    </w:p>
    <w:p w14:paraId="44CA0C04" w14:textId="77777777" w:rsidR="00D706ED" w:rsidRPr="009246C3" w:rsidRDefault="00D706ED">
      <w:pPr>
        <w:spacing w:after="160"/>
        <w:rPr>
          <w:rFonts w:eastAsia="Times New Roman"/>
          <w:lang w:val="en-US"/>
          <w:rPrChange w:id="629" w:author="Kaan Keskin" w:date="2025-07-13T14:09:00Z" w16du:dateUtc="2025-07-13T11:09:00Z">
            <w:rPr>
              <w:rFonts w:ascii="Times New Roman" w:eastAsia="Times New Roman" w:hAnsi="Times New Roman" w:cs="Times New Roman"/>
              <w:sz w:val="24"/>
              <w:szCs w:val="24"/>
              <w:lang w:val="en-US"/>
            </w:rPr>
          </w:rPrChange>
        </w:rPr>
        <w:pPrChange w:id="630" w:author="Kaan Keskin" w:date="2025-07-13T14:09:00Z" w16du:dateUtc="2025-07-13T11:09:00Z">
          <w:pPr>
            <w:spacing w:after="160" w:line="240" w:lineRule="auto"/>
          </w:pPr>
        </w:pPrChange>
      </w:pPr>
      <w:r w:rsidRPr="009246C3">
        <w:rPr>
          <w:rFonts w:eastAsia="Times New Roman"/>
          <w:lang w:val="en-US"/>
          <w:rPrChange w:id="631" w:author="Kaan Keskin" w:date="2025-07-13T14:09:00Z" w16du:dateUtc="2025-07-13T11:09:00Z">
            <w:rPr>
              <w:rFonts w:ascii="Times New Roman" w:eastAsia="Times New Roman" w:hAnsi="Times New Roman" w:cs="Times New Roman"/>
              <w:sz w:val="24"/>
              <w:szCs w:val="24"/>
              <w:lang w:val="en-US"/>
            </w:rPr>
          </w:rPrChange>
        </w:rPr>
        <w:t xml:space="preserve">This study examined behavioral and neural correlates of social prediction error (PE) processing during a trust game in individuals with schizophrenia (SZ) compared to healthy controls (HC). While behavioral investment patterns were largely comparable across groups, pronounced group differences emerged in PE processing and associated neural activations. </w:t>
      </w:r>
      <w:r w:rsidRPr="009246C3">
        <w:rPr>
          <w:rFonts w:eastAsia="Times New Roman"/>
          <w:lang w:val="en-US"/>
          <w:rPrChange w:id="632" w:author="Kaan Keskin" w:date="2025-07-13T14:09:00Z" w16du:dateUtc="2025-07-13T11:09:00Z">
            <w:rPr>
              <w:rFonts w:ascii="Times New Roman" w:eastAsia="Times New Roman" w:hAnsi="Times New Roman" w:cs="Times New Roman"/>
              <w:sz w:val="24"/>
              <w:szCs w:val="24"/>
              <w:u w:val="single"/>
              <w:lang w:val="en-US"/>
            </w:rPr>
          </w:rPrChange>
        </w:rPr>
        <w:t xml:space="preserve">These findings </w:t>
      </w:r>
      <w:r w:rsidRPr="009246C3">
        <w:rPr>
          <w:rFonts w:eastAsia="Times New Roman"/>
          <w:lang w:val="en-US"/>
          <w:rPrChange w:id="633" w:author="Kaan Keskin" w:date="2025-07-13T14:09:00Z" w16du:dateUtc="2025-07-13T11:09:00Z">
            <w:rPr>
              <w:rFonts w:ascii="Times New Roman" w:eastAsia="Times New Roman" w:hAnsi="Times New Roman" w:cs="Times New Roman"/>
              <w:sz w:val="24"/>
              <w:szCs w:val="24"/>
              <w:lang w:val="en-US"/>
            </w:rPr>
          </w:rPrChange>
        </w:rPr>
        <w:t>advance our knowledge of the computational and circuit-level mechanisms underlying social dysfunction in schizophrenia.</w:t>
      </w:r>
    </w:p>
    <w:p w14:paraId="163BBD89" w14:textId="77777777" w:rsidR="00D706ED" w:rsidRPr="00866D1C" w:rsidRDefault="00D706ED">
      <w:pPr>
        <w:pStyle w:val="Heading2"/>
        <w:rPr>
          <w:rFonts w:eastAsia="Times New Roman"/>
          <w:lang w:val="en-US"/>
        </w:rPr>
        <w:pPrChange w:id="634" w:author="Kaan Keskin" w:date="2025-07-13T14:09:00Z" w16du:dateUtc="2025-07-13T11:09:00Z">
          <w:pPr>
            <w:spacing w:after="160" w:line="240" w:lineRule="auto"/>
          </w:pPr>
        </w:pPrChange>
      </w:pPr>
      <w:r w:rsidRPr="00866D1C">
        <w:rPr>
          <w:rFonts w:eastAsia="Times New Roman"/>
          <w:lang w:val="en-US"/>
        </w:rPr>
        <w:t>Behavioral Adaptation and Trust Decisions</w:t>
      </w:r>
    </w:p>
    <w:p w14:paraId="0CE30092" w14:textId="5BFEC308" w:rsidR="00D706ED" w:rsidRPr="00AC0C31" w:rsidRDefault="00D706ED">
      <w:pPr>
        <w:spacing w:after="160"/>
        <w:rPr>
          <w:rFonts w:eastAsia="Times New Roman"/>
          <w:lang w:val="en-US"/>
          <w:rPrChange w:id="635" w:author="Kaan Keskin" w:date="2025-07-13T17:28:00Z" w16du:dateUtc="2025-07-13T14:28:00Z">
            <w:rPr>
              <w:rFonts w:ascii="Times New Roman" w:eastAsia="Times New Roman" w:hAnsi="Times New Roman" w:cs="Times New Roman"/>
              <w:sz w:val="24"/>
              <w:szCs w:val="24"/>
              <w:lang w:val="en-US"/>
            </w:rPr>
          </w:rPrChange>
        </w:rPr>
        <w:pPrChange w:id="636" w:author="Kaan Keskin" w:date="2025-07-13T17:28:00Z" w16du:dateUtc="2025-07-13T14:28:00Z">
          <w:pPr>
            <w:spacing w:after="160" w:line="240" w:lineRule="auto"/>
          </w:pPr>
        </w:pPrChange>
      </w:pPr>
      <w:r w:rsidRPr="00AC0C31">
        <w:rPr>
          <w:rFonts w:eastAsia="Times New Roman"/>
          <w:iCs/>
          <w:lang w:val="en-US"/>
          <w:rPrChange w:id="637" w:author="Kaan Keskin" w:date="2025-07-13T17:28:00Z" w16du:dateUtc="2025-07-13T14:28:00Z">
            <w:rPr>
              <w:rFonts w:ascii="Times New Roman" w:eastAsia="Times New Roman" w:hAnsi="Times New Roman" w:cs="Times New Roman"/>
              <w:i/>
              <w:sz w:val="24"/>
              <w:szCs w:val="24"/>
              <w:lang w:val="en-US"/>
            </w:rPr>
          </w:rPrChange>
        </w:rPr>
        <w:t xml:space="preserve">Contrary to several previous reports of diminished trust behavior in schizophrenia (Fett et al., 2012; </w:t>
      </w:r>
      <w:proofErr w:type="spellStart"/>
      <w:r w:rsidRPr="00AC0C31">
        <w:rPr>
          <w:rFonts w:eastAsia="Times New Roman"/>
          <w:iCs/>
          <w:lang w:val="en-US"/>
          <w:rPrChange w:id="638" w:author="Kaan Keskin" w:date="2025-07-13T17:28:00Z" w16du:dateUtc="2025-07-13T14:28:00Z">
            <w:rPr>
              <w:rFonts w:ascii="Times New Roman" w:eastAsia="Times New Roman" w:hAnsi="Times New Roman" w:cs="Times New Roman"/>
              <w:i/>
              <w:sz w:val="24"/>
              <w:szCs w:val="24"/>
              <w:lang w:val="en-US"/>
            </w:rPr>
          </w:rPrChange>
        </w:rPr>
        <w:t>Gromann</w:t>
      </w:r>
      <w:proofErr w:type="spellEnd"/>
      <w:r w:rsidRPr="00AC0C31">
        <w:rPr>
          <w:rFonts w:eastAsia="Times New Roman"/>
          <w:iCs/>
          <w:lang w:val="en-US"/>
          <w:rPrChange w:id="639" w:author="Kaan Keskin" w:date="2025-07-13T17:28:00Z" w16du:dateUtc="2025-07-13T14:28:00Z">
            <w:rPr>
              <w:rFonts w:ascii="Times New Roman" w:eastAsia="Times New Roman" w:hAnsi="Times New Roman" w:cs="Times New Roman"/>
              <w:i/>
              <w:sz w:val="24"/>
              <w:szCs w:val="24"/>
              <w:lang w:val="en-US"/>
            </w:rPr>
          </w:rPrChange>
        </w:rPr>
        <w:t xml:space="preserve"> et al., 2013), statistical results yielded no significant differences </w:t>
      </w:r>
      <w:ins w:id="640" w:author="Kaan Keskin" w:date="2025-07-15T14:53:00Z" w16du:dateUtc="2025-07-15T11:53:00Z">
        <w:r w:rsidR="00525C7E">
          <w:rPr>
            <w:rFonts w:eastAsia="Times New Roman"/>
            <w:iCs/>
            <w:lang w:val="en-US"/>
          </w:rPr>
          <w:t xml:space="preserve">between groups </w:t>
        </w:r>
      </w:ins>
      <w:r w:rsidRPr="00AC0C31">
        <w:rPr>
          <w:rFonts w:eastAsia="Times New Roman"/>
          <w:iCs/>
          <w:lang w:val="en-US"/>
          <w:rPrChange w:id="641" w:author="Kaan Keskin" w:date="2025-07-13T17:28:00Z" w16du:dateUtc="2025-07-13T14:28:00Z">
            <w:rPr>
              <w:rFonts w:ascii="Times New Roman" w:eastAsia="Times New Roman" w:hAnsi="Times New Roman" w:cs="Times New Roman"/>
              <w:i/>
              <w:sz w:val="24"/>
              <w:szCs w:val="24"/>
              <w:lang w:val="en-US"/>
            </w:rPr>
          </w:rPrChange>
        </w:rPr>
        <w:t xml:space="preserve">in </w:t>
      </w:r>
      <w:ins w:id="642" w:author="Kaan Keskin" w:date="2025-07-15T14:56:00Z" w16du:dateUtc="2025-07-15T11:56:00Z">
        <w:r w:rsidR="00DD545C">
          <w:rPr>
            <w:rFonts w:eastAsia="Times New Roman"/>
            <w:iCs/>
            <w:lang w:val="en-US"/>
          </w:rPr>
          <w:t xml:space="preserve">total number of </w:t>
        </w:r>
      </w:ins>
      <w:proofErr w:type="gramStart"/>
      <w:r w:rsidRPr="00AC0C31">
        <w:rPr>
          <w:rFonts w:eastAsia="Times New Roman"/>
          <w:iCs/>
          <w:lang w:val="en-US"/>
          <w:rPrChange w:id="643" w:author="Kaan Keskin" w:date="2025-07-13T17:28:00Z" w16du:dateUtc="2025-07-13T14:28:00Z">
            <w:rPr>
              <w:rFonts w:ascii="Times New Roman" w:eastAsia="Times New Roman" w:hAnsi="Times New Roman" w:cs="Times New Roman"/>
              <w:i/>
              <w:sz w:val="24"/>
              <w:szCs w:val="24"/>
              <w:lang w:val="en-US"/>
            </w:rPr>
          </w:rPrChange>
        </w:rPr>
        <w:t>investment</w:t>
      </w:r>
      <w:proofErr w:type="gramEnd"/>
      <w:r w:rsidRPr="00AC0C31">
        <w:rPr>
          <w:rFonts w:eastAsia="Times New Roman"/>
          <w:iCs/>
          <w:lang w:val="en-US"/>
          <w:rPrChange w:id="644" w:author="Kaan Keskin" w:date="2025-07-13T17:28:00Z" w16du:dateUtc="2025-07-13T14:28:00Z">
            <w:rPr>
              <w:rFonts w:ascii="Times New Roman" w:eastAsia="Times New Roman" w:hAnsi="Times New Roman" w:cs="Times New Roman"/>
              <w:i/>
              <w:sz w:val="24"/>
              <w:szCs w:val="24"/>
              <w:lang w:val="en-US"/>
            </w:rPr>
          </w:rPrChange>
        </w:rPr>
        <w:t xml:space="preserve"> across the task phases</w:t>
      </w:r>
      <w:ins w:id="645" w:author="Kaan Keskin" w:date="2025-07-13T14:10:00Z" w16du:dateUtc="2025-07-13T11:10:00Z">
        <w:r w:rsidR="009246C3" w:rsidRPr="00AC0C31">
          <w:rPr>
            <w:rFonts w:eastAsia="Times New Roman"/>
            <w:lang w:val="en-US"/>
            <w:rPrChange w:id="646" w:author="Kaan Keskin" w:date="2025-07-13T17:28:00Z" w16du:dateUtc="2025-07-13T14:28:00Z">
              <w:rPr>
                <w:rFonts w:ascii="Times New Roman" w:eastAsia="Times New Roman" w:hAnsi="Times New Roman" w:cs="Times New Roman"/>
                <w:sz w:val="24"/>
                <w:szCs w:val="24"/>
                <w:lang w:val="en-US"/>
              </w:rPr>
            </w:rPrChange>
          </w:rPr>
          <w:t xml:space="preserve">. </w:t>
        </w:r>
      </w:ins>
      <w:ins w:id="647" w:author="Kaan Keskin" w:date="2025-07-15T14:56:00Z" w16du:dateUtc="2025-07-15T11:56:00Z">
        <w:r w:rsidR="00DD545C">
          <w:rPr>
            <w:rFonts w:eastAsia="Times New Roman"/>
            <w:lang w:val="en-US"/>
          </w:rPr>
          <w:t xml:space="preserve">However, </w:t>
        </w:r>
        <w:r w:rsidR="00FB5246">
          <w:rPr>
            <w:rFonts w:eastAsia="Times New Roman"/>
            <w:lang w:val="en-US"/>
          </w:rPr>
          <w:t xml:space="preserve">as shown with both </w:t>
        </w:r>
      </w:ins>
      <w:ins w:id="648" w:author="Kaan Keskin" w:date="2025-07-15T14:57:00Z" w16du:dateUtc="2025-07-15T11:57:00Z">
        <w:r w:rsidR="00C31B4B">
          <w:rPr>
            <w:rFonts w:eastAsia="Times New Roman"/>
            <w:lang w:val="en-US"/>
          </w:rPr>
          <w:t xml:space="preserve">increased </w:t>
        </w:r>
      </w:ins>
      <w:ins w:id="649" w:author="Kaan Keskin" w:date="2025-07-15T14:56:00Z" w16du:dateUtc="2025-07-15T11:56:00Z">
        <w:r w:rsidR="00FB5246">
          <w:rPr>
            <w:rFonts w:eastAsia="Times New Roman"/>
            <w:lang w:val="en-US"/>
          </w:rPr>
          <w:t xml:space="preserve">prediction errors and </w:t>
        </w:r>
      </w:ins>
      <w:ins w:id="650" w:author="Kaan Keskin" w:date="2025-07-15T14:57:00Z" w16du:dateUtc="2025-07-15T11:57:00Z">
        <w:r w:rsidR="00C31B4B">
          <w:rPr>
            <w:rFonts w:eastAsia="Times New Roman"/>
            <w:lang w:val="en-US"/>
          </w:rPr>
          <w:t xml:space="preserve">decreased </w:t>
        </w:r>
      </w:ins>
      <w:ins w:id="651" w:author="Kaan Keskin" w:date="2025-07-15T14:56:00Z" w16du:dateUtc="2025-07-15T11:56:00Z">
        <w:r w:rsidR="00FB5246">
          <w:rPr>
            <w:rFonts w:eastAsia="Times New Roman"/>
            <w:lang w:val="en-US"/>
          </w:rPr>
          <w:t xml:space="preserve">learning </w:t>
        </w:r>
      </w:ins>
      <w:ins w:id="652" w:author="Kaan Keskin" w:date="2025-07-15T14:57:00Z" w16du:dateUtc="2025-07-15T11:57:00Z">
        <w:r w:rsidR="00C31B4B">
          <w:rPr>
            <w:rFonts w:eastAsia="Times New Roman"/>
            <w:lang w:val="en-US"/>
          </w:rPr>
          <w:t xml:space="preserve">rate in schizophrenia, </w:t>
        </w:r>
        <w:r w:rsidR="00CC455E">
          <w:rPr>
            <w:rFonts w:eastAsia="Times New Roman"/>
            <w:lang w:val="en-US"/>
          </w:rPr>
          <w:t>we replicated the impaired decision making</w:t>
        </w:r>
      </w:ins>
      <w:ins w:id="653" w:author="Kaan Keskin" w:date="2025-07-15T14:59:00Z" w16du:dateUtc="2025-07-15T11:59:00Z">
        <w:r w:rsidR="00E27590">
          <w:rPr>
            <w:rFonts w:eastAsia="Times New Roman"/>
            <w:lang w:val="en-US"/>
          </w:rPr>
          <w:t xml:space="preserve"> and </w:t>
        </w:r>
        <w:r w:rsidR="009123D9">
          <w:rPr>
            <w:rFonts w:eastAsia="Times New Roman"/>
            <w:lang w:val="en-US"/>
          </w:rPr>
          <w:t>learning from feedback</w:t>
        </w:r>
      </w:ins>
      <w:ins w:id="654" w:author="Kaan Keskin" w:date="2025-07-15T14:57:00Z" w16du:dateUtc="2025-07-15T11:57:00Z">
        <w:r w:rsidR="00CC455E">
          <w:rPr>
            <w:rFonts w:eastAsia="Times New Roman"/>
            <w:lang w:val="en-US"/>
          </w:rPr>
          <w:t xml:space="preserve"> in s</w:t>
        </w:r>
      </w:ins>
      <w:ins w:id="655" w:author="Kaan Keskin" w:date="2025-07-15T14:58:00Z" w16du:dateUtc="2025-07-15T11:58:00Z">
        <w:r w:rsidR="00CC455E">
          <w:rPr>
            <w:rFonts w:eastAsia="Times New Roman"/>
            <w:lang w:val="en-US"/>
          </w:rPr>
          <w:t>chizophrenia</w:t>
        </w:r>
      </w:ins>
      <w:ins w:id="656" w:author="Kaan Keskin" w:date="2025-07-15T15:02:00Z" w16du:dateUtc="2025-07-15T12:02:00Z">
        <w:r w:rsidR="00706D4A">
          <w:rPr>
            <w:rFonts w:eastAsia="Times New Roman"/>
            <w:lang w:val="en-US"/>
          </w:rPr>
          <w:fldChar w:fldCharType="begin"/>
        </w:r>
      </w:ins>
      <w:ins w:id="657" w:author="Kaan Keskin" w:date="2025-07-15T15:05:00Z" w16du:dateUtc="2025-07-15T12:05:00Z">
        <w:r w:rsidR="00A45F19">
          <w:rPr>
            <w:rFonts w:eastAsia="Times New Roman"/>
            <w:lang w:val="en-US"/>
          </w:rPr>
          <w:instrText xml:space="preserve"> ADDIN ZOTERO_ITEM CSL_CITATION {"citationID":"IV1mYzmZ","properties":{"formattedCitation":"\\super 1,2\\nosupersub{}","plainCitation":"1,2","noteIndex":0},"citationItems":[{"id":4884,"uris":["http://zotero.org/users/9264269/items/F7DUVKS9"],"itemData":{"id":4884,"type":"article-journal","container-title":"Schizophrenia Research","DOI":"10.1016/j.schres.2018.11.004","ISSN":"0920-9964","language":"en","license":"https://www.elsevier.com/tdm/userlicense/1.0/","note":"publisher: Elsevier BV","page":"277-283","source":"Crossref","title":"Reward-driven decision-making impairments in schizophrenia","volume":"206","author":[{"family":"Saperia","given":"Sarah"},{"family":"Da Silva","given":"Susana"},{"family":"Siddiqui","given":"Ishraq"},{"family":"Agid","given":"Ofer"},{"family":"Daskalakis","given":"Z. Jeff"},{"family":"Ravindran","given":"Arun"},{"family":"Voineskos","given":"Aristotle N."},{"family":"Zakzanis","given":"Konstantine K."},{"family":"Remington","given":"Gary"},{"family":"Foussias","given":"George"}],"issued":{"date-parts":[["2019",4]]}}},{"id":4885,"uris":["http://zotero.org/users/9264269/items/JKPQ9SAD"],"itemData":{"id":4885,"type":"article-journal","container-title":"Schizophrenia Research","DOI":"10.1016/j.schres.2018.09.009","ISSN":"0920-9964","language":"en","license":"https://www.elsevier.com/tdm/userlicense/1.0/","note":"publisher: Elsevier BV","page":"7-15","source":"Crossref","title":"Deciphering reward-based decision-making in schizophrenia: A meta-analysis and behavioral modeling of the Iowa Gambling Task","title-short":"Deciphering reward-based decision-making in schizophrenia","volume":"204","author":[{"family":"Betz","given":"Linda T."},{"family":"Brambilla","given":"Paolo"},{"family":"Ilankovic","given":"Andrej"},{"family":"Premkumar","given":"Preethi"},{"family":"Kim","given":"Myung-Sun"},{"family":"Raffard","given":"Stéphane"},{"family":"Bayard","given":"Sophie"},{"family":"Hori","given":"Hikaru"},{"family":"Lee","given":"Kyoung-Uk"},{"family":"Lee","given":"Seung Jae"},{"family":"Koutsouleris","given":"Nikolaos"},{"family":"Kambeitz","given":"Joseph"}],"issued":{"date-parts":[["2019",2]]}}}],"schema":"https://github.com/citation-style-language/schema/raw/master/csl-citation.json"} </w:instrText>
        </w:r>
      </w:ins>
      <w:r w:rsidR="00706D4A">
        <w:rPr>
          <w:rFonts w:eastAsia="Times New Roman"/>
          <w:lang w:val="en-US"/>
        </w:rPr>
        <w:fldChar w:fldCharType="separate"/>
      </w:r>
      <w:ins w:id="658" w:author="Kaan Keskin" w:date="2025-07-15T15:05:00Z" w16du:dateUtc="2025-07-15T12:05:00Z">
        <w:r w:rsidR="00A45F19" w:rsidRPr="00A45F19">
          <w:rPr>
            <w:vertAlign w:val="superscript"/>
            <w:rPrChange w:id="659" w:author="Kaan Keskin" w:date="2025-07-15T15:05:00Z" w16du:dateUtc="2025-07-15T12:05:00Z">
              <w:rPr>
                <w:rFonts w:ascii="Times New Roman" w:hAnsi="Times New Roman" w:cs="Times New Roman"/>
                <w:vertAlign w:val="superscript"/>
              </w:rPr>
            </w:rPrChange>
          </w:rPr>
          <w:t>1,2</w:t>
        </w:r>
      </w:ins>
      <w:ins w:id="660" w:author="Kaan Keskin" w:date="2025-07-15T15:02:00Z" w16du:dateUtc="2025-07-15T12:02:00Z">
        <w:r w:rsidR="00706D4A">
          <w:rPr>
            <w:rFonts w:eastAsia="Times New Roman"/>
            <w:lang w:val="en-US"/>
          </w:rPr>
          <w:fldChar w:fldCharType="end"/>
        </w:r>
      </w:ins>
      <w:ins w:id="661" w:author="Kaan Keskin" w:date="2025-07-15T15:09:00Z" w16du:dateUtc="2025-07-15T12:09:00Z">
        <w:r w:rsidR="00A06163">
          <w:rPr>
            <w:rFonts w:eastAsia="Times New Roman"/>
            <w:lang w:val="en-US"/>
          </w:rPr>
          <w:t xml:space="preserve">. </w:t>
        </w:r>
      </w:ins>
      <w:ins w:id="662" w:author="Kaan Keskin" w:date="2025-07-15T14:56:00Z" w16du:dateUtc="2025-07-15T11:56:00Z">
        <w:r w:rsidR="00FB5246">
          <w:rPr>
            <w:rFonts w:eastAsia="Times New Roman"/>
            <w:lang w:val="en-US"/>
          </w:rPr>
          <w:t xml:space="preserve"> </w:t>
        </w:r>
      </w:ins>
      <w:del w:id="663" w:author="Kaan Keskin" w:date="2025-07-13T14:10:00Z" w16du:dateUtc="2025-07-13T11:10:00Z">
        <w:r w:rsidRPr="00AC0C31" w:rsidDel="009246C3">
          <w:rPr>
            <w:rFonts w:eastAsia="Times New Roman"/>
            <w:lang w:val="en-US"/>
            <w:rPrChange w:id="664" w:author="Kaan Keskin" w:date="2025-07-13T17:28:00Z" w16du:dateUtc="2025-07-13T14:28:00Z">
              <w:rPr>
                <w:rFonts w:ascii="Times New Roman" w:eastAsia="Times New Roman" w:hAnsi="Times New Roman" w:cs="Times New Roman"/>
                <w:sz w:val="24"/>
                <w:szCs w:val="24"/>
                <w:lang w:val="en-US"/>
              </w:rPr>
            </w:rPrChange>
          </w:rPr>
          <w:delText xml:space="preserve"> </w:delText>
        </w:r>
      </w:del>
      <w:r w:rsidRPr="00AC0C31">
        <w:rPr>
          <w:rFonts w:eastAsia="Times New Roman"/>
          <w:lang w:val="en-US"/>
          <w:rPrChange w:id="665" w:author="Kaan Keskin" w:date="2025-07-13T17:28:00Z" w16du:dateUtc="2025-07-13T14:28:00Z">
            <w:rPr>
              <w:rFonts w:ascii="Times New Roman" w:eastAsia="Times New Roman" w:hAnsi="Times New Roman" w:cs="Times New Roman"/>
              <w:sz w:val="24"/>
              <w:szCs w:val="24"/>
              <w:lang w:val="en-US"/>
            </w:rPr>
          </w:rPrChange>
        </w:rPr>
        <w:t>While sex and duration of illness (</w:t>
      </w:r>
      <w:proofErr w:type="spellStart"/>
      <w:r w:rsidRPr="00AC0C31">
        <w:rPr>
          <w:rFonts w:eastAsia="Times New Roman"/>
          <w:lang w:val="en-US"/>
          <w:rPrChange w:id="666" w:author="Kaan Keskin" w:date="2025-07-13T17:28:00Z" w16du:dateUtc="2025-07-13T14:28:00Z">
            <w:rPr>
              <w:rFonts w:ascii="Times New Roman" w:eastAsia="Times New Roman" w:hAnsi="Times New Roman" w:cs="Times New Roman"/>
              <w:sz w:val="24"/>
              <w:szCs w:val="24"/>
              <w:lang w:val="en-US"/>
            </w:rPr>
          </w:rPrChange>
        </w:rPr>
        <w:t>DoI</w:t>
      </w:r>
      <w:proofErr w:type="spellEnd"/>
      <w:r w:rsidRPr="00AC0C31">
        <w:rPr>
          <w:rFonts w:eastAsia="Times New Roman"/>
          <w:lang w:val="en-US"/>
          <w:rPrChange w:id="667" w:author="Kaan Keskin" w:date="2025-07-13T17:28:00Z" w16du:dateUtc="2025-07-13T14:28:00Z">
            <w:rPr>
              <w:rFonts w:ascii="Times New Roman" w:eastAsia="Times New Roman" w:hAnsi="Times New Roman" w:cs="Times New Roman"/>
              <w:sz w:val="24"/>
              <w:szCs w:val="24"/>
              <w:lang w:val="en-US"/>
            </w:rPr>
          </w:rPrChange>
        </w:rPr>
        <w:t xml:space="preserve">) did not predict trust, both SZ and HC participants reduced investment during Phase 2 suggesting a sensitivity to dynamic changes in social uncertainty. </w:t>
      </w:r>
      <w:r w:rsidRPr="00AC0C31">
        <w:rPr>
          <w:rFonts w:eastAsia="Times New Roman"/>
          <w:lang w:val="en-US"/>
          <w:rPrChange w:id="668" w:author="Kaan Keskin" w:date="2025-07-13T17:28:00Z" w16du:dateUtc="2025-07-13T14:28:00Z">
            <w:rPr>
              <w:rFonts w:ascii="Times New Roman" w:eastAsia="Times New Roman" w:hAnsi="Times New Roman" w:cs="Times New Roman"/>
              <w:sz w:val="24"/>
              <w:szCs w:val="24"/>
              <w:u w:val="single"/>
              <w:lang w:val="en-US"/>
            </w:rPr>
          </w:rPrChange>
        </w:rPr>
        <w:t>This result</w:t>
      </w:r>
      <w:r w:rsidRPr="00AC0C31">
        <w:rPr>
          <w:rFonts w:eastAsia="Times New Roman"/>
          <w:lang w:val="en-US"/>
          <w:rPrChange w:id="669" w:author="Kaan Keskin" w:date="2025-07-13T17:28:00Z" w16du:dateUtc="2025-07-13T14:28:00Z">
            <w:rPr>
              <w:rFonts w:ascii="Times New Roman" w:eastAsia="Times New Roman" w:hAnsi="Times New Roman" w:cs="Times New Roman"/>
              <w:sz w:val="24"/>
              <w:szCs w:val="24"/>
              <w:lang w:val="en-US"/>
            </w:rPr>
          </w:rPrChange>
        </w:rPr>
        <w:t xml:space="preserve"> partially aligns with previous work in first-episode psychosis (FEP) and clinical high-risk populations, where trust adaptation remains preserved (Lemmers-Jansen et al., 2019; Wisman-van der Teen et al., 2022).</w:t>
      </w:r>
      <w:ins w:id="670" w:author="Kaan Keskin" w:date="2025-07-13T14:10:00Z" w16du:dateUtc="2025-07-13T11:10:00Z">
        <w:r w:rsidR="009246C3" w:rsidRPr="00AC0C31">
          <w:rPr>
            <w:rFonts w:eastAsia="Times New Roman"/>
            <w:lang w:val="en-US"/>
            <w:rPrChange w:id="671" w:author="Kaan Keskin" w:date="2025-07-13T17:28:00Z" w16du:dateUtc="2025-07-13T14:28:00Z">
              <w:rPr>
                <w:rFonts w:ascii="Times New Roman" w:eastAsia="Times New Roman" w:hAnsi="Times New Roman" w:cs="Times New Roman"/>
                <w:sz w:val="24"/>
                <w:szCs w:val="24"/>
                <w:lang w:val="en-US"/>
              </w:rPr>
            </w:rPrChange>
          </w:rPr>
          <w:t xml:space="preserve"> </w:t>
        </w:r>
      </w:ins>
      <w:del w:id="672" w:author="Kaan Keskin" w:date="2025-07-13T14:10:00Z" w16du:dateUtc="2025-07-13T11:10:00Z">
        <w:r w:rsidRPr="00AC0C31" w:rsidDel="009246C3">
          <w:rPr>
            <w:rFonts w:eastAsia="Times New Roman"/>
            <w:lang w:val="en-US"/>
            <w:rPrChange w:id="673" w:author="Kaan Keskin" w:date="2025-07-13T17:28:00Z" w16du:dateUtc="2025-07-13T14:28:00Z">
              <w:rPr>
                <w:rFonts w:ascii="Times New Roman" w:eastAsia="Times New Roman" w:hAnsi="Times New Roman" w:cs="Times New Roman"/>
                <w:sz w:val="24"/>
                <w:szCs w:val="24"/>
                <w:lang w:val="en-US"/>
              </w:rPr>
            </w:rPrChange>
          </w:rPr>
          <w:delText xml:space="preserve"> </w:delText>
        </w:r>
      </w:del>
      <w:r w:rsidRPr="00AC0C31">
        <w:rPr>
          <w:rFonts w:eastAsia="Times New Roman"/>
          <w:lang w:val="en-US"/>
          <w:rPrChange w:id="674" w:author="Kaan Keskin" w:date="2025-07-13T17:28:00Z" w16du:dateUtc="2025-07-13T14:28:00Z">
            <w:rPr>
              <w:rFonts w:ascii="Times New Roman" w:eastAsia="Times New Roman" w:hAnsi="Times New Roman" w:cs="Times New Roman"/>
              <w:sz w:val="24"/>
              <w:szCs w:val="24"/>
              <w:lang w:val="en-US"/>
            </w:rPr>
          </w:rPrChange>
        </w:rPr>
        <w:t>However, the relatively high remission rates and low PANSS scores in our cohort, compared to the general schizophrenia population, may have attenuated behavioral manifestations.</w:t>
      </w:r>
      <w:ins w:id="675" w:author="Kaan Keskin" w:date="2025-07-13T14:10:00Z" w16du:dateUtc="2025-07-13T11:10:00Z">
        <w:r w:rsidR="009246C3" w:rsidRPr="00AC0C31">
          <w:rPr>
            <w:rFonts w:eastAsia="Times New Roman"/>
            <w:lang w:val="en-US"/>
            <w:rPrChange w:id="676" w:author="Kaan Keskin" w:date="2025-07-13T17:28:00Z" w16du:dateUtc="2025-07-13T14:28:00Z">
              <w:rPr>
                <w:rFonts w:ascii="Times New Roman" w:eastAsia="Times New Roman" w:hAnsi="Times New Roman" w:cs="Times New Roman"/>
                <w:sz w:val="24"/>
                <w:szCs w:val="24"/>
                <w:lang w:val="en-US"/>
              </w:rPr>
            </w:rPrChange>
          </w:rPr>
          <w:t xml:space="preserve"> </w:t>
        </w:r>
      </w:ins>
      <w:r w:rsidRPr="00AC0C31">
        <w:rPr>
          <w:rFonts w:eastAsia="Times New Roman"/>
          <w:lang w:val="en-US"/>
          <w:rPrChange w:id="677" w:author="Kaan Keskin" w:date="2025-07-13T17:28:00Z" w16du:dateUtc="2025-07-13T14:28:00Z">
            <w:rPr>
              <w:rFonts w:ascii="Times New Roman" w:eastAsia="Times New Roman" w:hAnsi="Times New Roman" w:cs="Times New Roman"/>
              <w:sz w:val="24"/>
              <w:szCs w:val="24"/>
              <w:lang w:val="en-US"/>
            </w:rPr>
          </w:rPrChange>
        </w:rPr>
        <w:t xml:space="preserve">Although investment patterns appear equal, this equality may be achieved through different neural pathways. Our results indicate that under certain structured and repetitive task conditions, individuals with schizophrenia may exhibit behaviors </w:t>
      </w:r>
      <w:proofErr w:type="gramStart"/>
      <w:r w:rsidRPr="00AC0C31">
        <w:rPr>
          <w:rFonts w:eastAsia="Times New Roman"/>
          <w:lang w:val="en-US"/>
          <w:rPrChange w:id="678" w:author="Kaan Keskin" w:date="2025-07-13T17:28:00Z" w16du:dateUtc="2025-07-13T14:28:00Z">
            <w:rPr>
              <w:rFonts w:ascii="Times New Roman" w:eastAsia="Times New Roman" w:hAnsi="Times New Roman" w:cs="Times New Roman"/>
              <w:sz w:val="24"/>
              <w:szCs w:val="24"/>
              <w:lang w:val="en-US"/>
            </w:rPr>
          </w:rPrChange>
        </w:rPr>
        <w:t>similar to</w:t>
      </w:r>
      <w:proofErr w:type="gramEnd"/>
      <w:r w:rsidRPr="00AC0C31">
        <w:rPr>
          <w:rFonts w:eastAsia="Times New Roman"/>
          <w:lang w:val="en-US"/>
          <w:rPrChange w:id="679" w:author="Kaan Keskin" w:date="2025-07-13T17:28:00Z" w16du:dateUtc="2025-07-13T14:28:00Z">
            <w:rPr>
              <w:rFonts w:ascii="Times New Roman" w:eastAsia="Times New Roman" w:hAnsi="Times New Roman" w:cs="Times New Roman"/>
              <w:sz w:val="24"/>
              <w:szCs w:val="24"/>
              <w:lang w:val="en-US"/>
            </w:rPr>
          </w:rPrChange>
        </w:rPr>
        <w:t xml:space="preserve"> healthy controls in response to social feedback.</w:t>
      </w:r>
    </w:p>
    <w:p w14:paraId="7B99A5AC" w14:textId="77777777" w:rsidR="00D706ED" w:rsidRPr="00866D1C" w:rsidRDefault="00D706ED">
      <w:pPr>
        <w:pStyle w:val="Heading2"/>
        <w:rPr>
          <w:rFonts w:eastAsia="Times New Roman"/>
          <w:lang w:val="en-US"/>
        </w:rPr>
        <w:pPrChange w:id="680" w:author="Kaan Keskin" w:date="2025-07-13T14:09:00Z" w16du:dateUtc="2025-07-13T11:09:00Z">
          <w:pPr>
            <w:spacing w:after="160" w:line="240" w:lineRule="auto"/>
          </w:pPr>
        </w:pPrChange>
      </w:pPr>
      <w:r w:rsidRPr="00866D1C">
        <w:rPr>
          <w:rFonts w:eastAsia="Times New Roman"/>
          <w:lang w:val="en-US"/>
        </w:rPr>
        <w:t>Prediction Error Processing and Sex-Specific Modulation</w:t>
      </w:r>
    </w:p>
    <w:p w14:paraId="5075A002" w14:textId="1042E714" w:rsidR="00D706ED" w:rsidRDefault="00D706ED" w:rsidP="00D706ED">
      <w:pPr>
        <w:spacing w:after="160" w:line="240" w:lineRule="auto"/>
        <w:rPr>
          <w:ins w:id="681" w:author="Kaan Keskin" w:date="2025-07-15T15:53:00Z" w16du:dateUtc="2025-07-15T12:53:00Z"/>
          <w:rFonts w:ascii="Times New Roman" w:eastAsia="Times New Roman" w:hAnsi="Times New Roman" w:cs="Times New Roman"/>
          <w:sz w:val="24"/>
          <w:szCs w:val="24"/>
          <w:lang w:val="en-US"/>
        </w:rPr>
      </w:pPr>
      <w:r w:rsidRPr="00866D1C">
        <w:rPr>
          <w:rFonts w:ascii="Times New Roman" w:eastAsia="Times New Roman" w:hAnsi="Times New Roman" w:cs="Times New Roman"/>
          <w:sz w:val="24"/>
          <w:szCs w:val="24"/>
          <w:lang w:val="en-US"/>
        </w:rPr>
        <w:t xml:space="preserve">Despite behavioral parity, group differences emerged in the neural encoding of prediction errors. A key finding was a significant group </w:t>
      </w:r>
      <w:del w:id="682" w:author="Kaan Keskin" w:date="2025-07-15T15:10:00Z" w16du:dateUtc="2025-07-15T12:10:00Z">
        <w:r w:rsidRPr="00866D1C" w:rsidDel="003C6F68">
          <w:rPr>
            <w:rFonts w:ascii="Times New Roman" w:eastAsia="Times New Roman" w:hAnsi="Times New Roman" w:cs="Times New Roman"/>
            <w:sz w:val="24"/>
            <w:szCs w:val="24"/>
            <w:lang w:val="en-US"/>
          </w:rPr>
          <w:delText xml:space="preserve">× </w:delText>
        </w:r>
      </w:del>
      <w:ins w:id="683" w:author="Kaan Keskin" w:date="2025-07-15T15:10:00Z" w16du:dateUtc="2025-07-15T12:10:00Z">
        <w:r w:rsidR="003C6F68">
          <w:rPr>
            <w:rFonts w:ascii="Times New Roman" w:eastAsia="Times New Roman" w:hAnsi="Times New Roman" w:cs="Times New Roman"/>
            <w:sz w:val="24"/>
            <w:szCs w:val="24"/>
            <w:lang w:val="en-US"/>
          </w:rPr>
          <w:t>and</w:t>
        </w:r>
        <w:r w:rsidR="003C6F68" w:rsidRPr="00866D1C">
          <w:rPr>
            <w:rFonts w:ascii="Times New Roman" w:eastAsia="Times New Roman" w:hAnsi="Times New Roman" w:cs="Times New Roman"/>
            <w:sz w:val="24"/>
            <w:szCs w:val="24"/>
            <w:lang w:val="en-US"/>
          </w:rPr>
          <w:t xml:space="preserve"> </w:t>
        </w:r>
      </w:ins>
      <w:r w:rsidRPr="00866D1C">
        <w:rPr>
          <w:rFonts w:ascii="Times New Roman" w:eastAsia="Times New Roman" w:hAnsi="Times New Roman" w:cs="Times New Roman"/>
          <w:sz w:val="24"/>
          <w:szCs w:val="24"/>
          <w:lang w:val="en-US"/>
        </w:rPr>
        <w:t xml:space="preserve">sex interaction, wherein male patients exhibited </w:t>
      </w:r>
      <w:del w:id="684" w:author="Kaan Keskin" w:date="2025-07-13T14:11:00Z" w16du:dateUtc="2025-07-13T11:11:00Z">
        <w:r w:rsidRPr="00866D1C" w:rsidDel="009246C3">
          <w:rPr>
            <w:rFonts w:ascii="Times New Roman" w:eastAsia="Times New Roman" w:hAnsi="Times New Roman" w:cs="Times New Roman"/>
            <w:sz w:val="24"/>
            <w:szCs w:val="24"/>
            <w:lang w:val="en-US"/>
          </w:rPr>
          <w:delText xml:space="preserve">elevated </w:delText>
        </w:r>
      </w:del>
      <w:ins w:id="685" w:author="Kaan Keskin" w:date="2025-07-13T14:11:00Z" w16du:dateUtc="2025-07-13T11:11:00Z">
        <w:r w:rsidR="009246C3">
          <w:rPr>
            <w:rFonts w:ascii="Times New Roman" w:eastAsia="Times New Roman" w:hAnsi="Times New Roman" w:cs="Times New Roman"/>
            <w:sz w:val="24"/>
            <w:szCs w:val="24"/>
            <w:lang w:val="en-US"/>
          </w:rPr>
          <w:t>increased</w:t>
        </w:r>
        <w:r w:rsidR="009246C3" w:rsidRPr="00866D1C">
          <w:rPr>
            <w:rFonts w:ascii="Times New Roman" w:eastAsia="Times New Roman" w:hAnsi="Times New Roman" w:cs="Times New Roman"/>
            <w:sz w:val="24"/>
            <w:szCs w:val="24"/>
            <w:lang w:val="en-US"/>
          </w:rPr>
          <w:t xml:space="preserve"> </w:t>
        </w:r>
      </w:ins>
      <w:r w:rsidRPr="00866D1C">
        <w:rPr>
          <w:rFonts w:ascii="Times New Roman" w:eastAsia="Times New Roman" w:hAnsi="Times New Roman" w:cs="Times New Roman"/>
          <w:sz w:val="24"/>
          <w:szCs w:val="24"/>
          <w:lang w:val="en-US"/>
        </w:rPr>
        <w:t xml:space="preserve">PE </w:t>
      </w:r>
      <w:del w:id="686" w:author="Kaan Keskin" w:date="2025-07-15T15:10:00Z" w16du:dateUtc="2025-07-15T12:10:00Z">
        <w:r w:rsidRPr="00866D1C" w:rsidDel="003C6F68">
          <w:rPr>
            <w:rFonts w:ascii="Times New Roman" w:eastAsia="Times New Roman" w:hAnsi="Times New Roman" w:cs="Times New Roman"/>
            <w:sz w:val="24"/>
            <w:szCs w:val="24"/>
            <w:lang w:val="en-US"/>
          </w:rPr>
          <w:delText xml:space="preserve">signals </w:delText>
        </w:r>
      </w:del>
      <w:r w:rsidRPr="00866D1C">
        <w:rPr>
          <w:rFonts w:ascii="Times New Roman" w:eastAsia="Times New Roman" w:hAnsi="Times New Roman" w:cs="Times New Roman"/>
          <w:sz w:val="24"/>
          <w:szCs w:val="24"/>
          <w:lang w:val="en-US"/>
        </w:rPr>
        <w:t xml:space="preserve">relative to females and controls. This effect was not attributable to main effects of sex or group alone and may reflect increased volatility or aberrant salience attribution in male patients—a group disproportionately affected by early-onset SZ and severe symptom burden (Grossman et al., 2006; Waltz et al., 2018). That PE </w:t>
      </w:r>
      <w:del w:id="687" w:author="Kaan Keskin" w:date="2025-07-13T14:11:00Z" w16du:dateUtc="2025-07-13T11:11:00Z">
        <w:r w:rsidRPr="00866D1C" w:rsidDel="009246C3">
          <w:rPr>
            <w:rFonts w:ascii="Times New Roman" w:eastAsia="Times New Roman" w:hAnsi="Times New Roman" w:cs="Times New Roman"/>
            <w:sz w:val="24"/>
            <w:szCs w:val="24"/>
            <w:lang w:val="en-US"/>
          </w:rPr>
          <w:delText xml:space="preserve">amplitude </w:delText>
        </w:r>
      </w:del>
      <w:r w:rsidRPr="00866D1C">
        <w:rPr>
          <w:rFonts w:ascii="Times New Roman" w:eastAsia="Times New Roman" w:hAnsi="Times New Roman" w:cs="Times New Roman"/>
          <w:sz w:val="24"/>
          <w:szCs w:val="24"/>
          <w:lang w:val="en-US"/>
        </w:rPr>
        <w:t>was positively associated with duration of illness further suggests that prolonged exposure to illness processes may alter PE computations, potentially reinforcing maladaptive belief updating.</w:t>
      </w:r>
      <w:ins w:id="688" w:author="Kaan Keskin" w:date="2025-07-15T15:11:00Z" w16du:dateUtc="2025-07-15T12:11:00Z">
        <w:r w:rsidR="002E1EC4">
          <w:rPr>
            <w:rFonts w:ascii="Times New Roman" w:eastAsia="Times New Roman" w:hAnsi="Times New Roman" w:cs="Times New Roman"/>
            <w:sz w:val="24"/>
            <w:szCs w:val="24"/>
            <w:lang w:val="en-US"/>
          </w:rPr>
          <w:t xml:space="preserve"> </w:t>
        </w:r>
      </w:ins>
    </w:p>
    <w:p w14:paraId="7F85E912" w14:textId="24C853D8" w:rsidR="00261BA5" w:rsidDel="005E3F38" w:rsidRDefault="004A495C" w:rsidP="00D706ED">
      <w:pPr>
        <w:spacing w:after="160" w:line="240" w:lineRule="auto"/>
        <w:rPr>
          <w:del w:id="689" w:author="Kaan Keskin" w:date="2025-07-15T16:22:00Z" w16du:dateUtc="2025-07-15T13:22:00Z"/>
          <w:rFonts w:ascii="Times New Roman" w:eastAsia="Times New Roman" w:hAnsi="Times New Roman" w:cs="Times New Roman"/>
          <w:sz w:val="24"/>
          <w:szCs w:val="24"/>
          <w:lang w:val="en-US"/>
        </w:rPr>
      </w:pPr>
      <w:ins w:id="690" w:author="Kaan Keskin" w:date="2025-07-15T16:22:00Z" w16du:dateUtc="2025-07-15T13:22:00Z">
        <w:r w:rsidRPr="004A495C">
          <w:rPr>
            <w:rFonts w:ascii="Times New Roman" w:eastAsia="Times New Roman" w:hAnsi="Times New Roman" w:cs="Times New Roman"/>
            <w:sz w:val="24"/>
            <w:szCs w:val="24"/>
            <w:lang w:val="en-US"/>
          </w:rPr>
          <w:lastRenderedPageBreak/>
          <w:t>Mismatch negativity (MMN) is a well-established event-related potential (ERP) component that is consistently found to be attenuated in individuals with schizophrenia (10.1016/j.biopsycho.2015.10.010; https://pmc.ncbi.nlm.nih.gov/articles/PMC7360815/). This reduction is not only observed in patients but also in their first-degree relatives, and it has been shown to predict the transition to psychosis in individuals at clinical high risk. These findings support the hypothesis that MMN attenuation reflects disruptions in underlying predictive coding mechanisms. Importantly, MMN impairment has been associated with poor prognosis</w:t>
        </w:r>
        <w:r>
          <w:rPr>
            <w:rFonts w:ascii="Times New Roman" w:eastAsia="Times New Roman" w:hAnsi="Times New Roman" w:cs="Times New Roman"/>
            <w:sz w:val="24"/>
            <w:szCs w:val="24"/>
            <w:lang w:val="en-US"/>
          </w:rPr>
          <w:t xml:space="preserve">, </w:t>
        </w:r>
        <w:r w:rsidRPr="004A495C">
          <w:rPr>
            <w:rFonts w:ascii="Times New Roman" w:eastAsia="Times New Roman" w:hAnsi="Times New Roman" w:cs="Times New Roman"/>
            <w:sz w:val="24"/>
            <w:szCs w:val="24"/>
            <w:lang w:val="en-US"/>
          </w:rPr>
          <w:t xml:space="preserve">remitted patients tend to show less MMN attenuation (https://pmc.ncbi.nlm.nih.gov/articles/PMC7006972/; https://pmc.ncbi.nlm.nih.gov/articles/PMC5890455/). This suggests a potential link between MMN deficits and learning abnormalities, such as higher prediction errors (PE) and reduced learning rates. However, Erickson et al. reported that MMN deficits are not associated with illness duration and do not appear to worsen over the lifespan (https://pmc.ncbi.nlm.nih.gov/articles/PMC4775447/). In contrast, our findings indicate that poorer prognostic factors—such as male gender and longer illness duration—are associated with higher PE and impaired learning. This supports the notion that disrupted prediction error signaling may represent a core and persistent feature of </w:t>
        </w:r>
        <w:proofErr w:type="spellStart"/>
        <w:r w:rsidRPr="004A495C">
          <w:rPr>
            <w:rFonts w:ascii="Times New Roman" w:eastAsia="Times New Roman" w:hAnsi="Times New Roman" w:cs="Times New Roman"/>
            <w:sz w:val="24"/>
            <w:szCs w:val="24"/>
            <w:lang w:val="en-US"/>
          </w:rPr>
          <w:t>schizophrenia.</w:t>
        </w:r>
      </w:ins>
    </w:p>
    <w:p w14:paraId="1954E63A" w14:textId="40190ACC" w:rsidR="005E3F38" w:rsidRDefault="005E3F38" w:rsidP="00F33D1E">
      <w:pPr>
        <w:pStyle w:val="Heading2"/>
        <w:rPr>
          <w:ins w:id="691" w:author="Kaan Keskin" w:date="2025-07-15T16:23:00Z" w16du:dateUtc="2025-07-15T13:23:00Z"/>
          <w:rFonts w:eastAsia="Times New Roman"/>
          <w:lang w:val="en-US"/>
        </w:rPr>
        <w:pPrChange w:id="692" w:author="Kaan Keskin" w:date="2025-07-15T16:23:00Z" w16du:dateUtc="2025-07-15T13:23:00Z">
          <w:pPr>
            <w:spacing w:after="160" w:line="240" w:lineRule="auto"/>
          </w:pPr>
        </w:pPrChange>
      </w:pPr>
      <w:ins w:id="693" w:author="Kaan Keskin" w:date="2025-07-15T16:23:00Z" w16du:dateUtc="2025-07-15T13:23:00Z">
        <w:r>
          <w:rPr>
            <w:rFonts w:eastAsia="Times New Roman"/>
            <w:lang w:val="en-US"/>
          </w:rPr>
          <w:t>Neural</w:t>
        </w:r>
        <w:proofErr w:type="spellEnd"/>
        <w:r>
          <w:rPr>
            <w:rFonts w:eastAsia="Times New Roman"/>
            <w:lang w:val="en-US"/>
          </w:rPr>
          <w:t xml:space="preserve"> Correlates of Prediction Errors</w:t>
        </w:r>
      </w:ins>
    </w:p>
    <w:p w14:paraId="5F6E4603" w14:textId="077AFBCE" w:rsidR="006179FF" w:rsidRPr="006179FF" w:rsidRDefault="006179FF" w:rsidP="006179FF">
      <w:pPr>
        <w:rPr>
          <w:ins w:id="694" w:author="Kaan Keskin" w:date="2025-07-15T18:29:00Z"/>
          <w:lang w:val="en-US"/>
        </w:rPr>
      </w:pPr>
      <w:ins w:id="695" w:author="Kaan Keskin" w:date="2025-07-15T18:29:00Z">
        <w:r w:rsidRPr="006179FF">
          <w:rPr>
            <w:lang w:val="en-US"/>
          </w:rPr>
          <w:t>Our results align with hierarchical predictive</w:t>
        </w:r>
        <w:r w:rsidRPr="006179FF">
          <w:rPr>
            <w:lang w:val="en-US"/>
          </w:rPr>
          <w:noBreakHyphen/>
          <w:t xml:space="preserve">coding accounts of schizophrenia: healthy controls </w:t>
        </w:r>
      </w:ins>
      <w:ins w:id="696" w:author="Kaan Keskin" w:date="2025-07-15T18:30:00Z" w16du:dateUtc="2025-07-15T15:30:00Z">
        <w:r w:rsidR="00F74B33">
          <w:rPr>
            <w:lang w:val="en-US"/>
          </w:rPr>
          <w:t xml:space="preserve">(HC) </w:t>
        </w:r>
      </w:ins>
      <w:ins w:id="697" w:author="Kaan Keskin" w:date="2025-07-15T18:29:00Z">
        <w:r w:rsidRPr="006179FF">
          <w:rPr>
            <w:lang w:val="en-US"/>
          </w:rPr>
          <w:t>showed robust prediction</w:t>
        </w:r>
        <w:r w:rsidRPr="006179FF">
          <w:rPr>
            <w:lang w:val="en-US"/>
          </w:rPr>
          <w:noBreakHyphen/>
          <w:t xml:space="preserve">error (PE) </w:t>
        </w:r>
        <w:proofErr w:type="spellStart"/>
        <w:r w:rsidRPr="006179FF">
          <w:rPr>
            <w:lang w:val="en-US"/>
          </w:rPr>
          <w:t>signalling</w:t>
        </w:r>
        <w:proofErr w:type="spellEnd"/>
        <w:r w:rsidRPr="006179FF">
          <w:rPr>
            <w:lang w:val="en-US"/>
          </w:rPr>
          <w:t xml:space="preserve"> in the temporo</w:t>
        </w:r>
        <w:r w:rsidRPr="006179FF">
          <w:rPr>
            <w:lang w:val="en-US"/>
          </w:rPr>
          <w:noBreakHyphen/>
          <w:t>parietal junction (TPJ), a trans</w:t>
        </w:r>
        <w:r w:rsidRPr="006179FF">
          <w:rPr>
            <w:lang w:val="en-US"/>
          </w:rPr>
          <w:noBreakHyphen/>
          <w:t xml:space="preserve">modal hub implicated in </w:t>
        </w:r>
      </w:ins>
      <w:ins w:id="698" w:author="Kaan Keskin" w:date="2025-07-15T18:29:00Z" w16du:dateUtc="2025-07-15T15:29:00Z">
        <w:r w:rsidR="000B7F9C" w:rsidRPr="006179FF">
          <w:rPr>
            <w:lang w:val="en-US"/>
          </w:rPr>
          <w:t>mentalizing</w:t>
        </w:r>
      </w:ins>
      <w:ins w:id="699" w:author="Kaan Keskin" w:date="2025-07-15T18:29:00Z">
        <w:r w:rsidRPr="006179FF">
          <w:rPr>
            <w:lang w:val="en-US"/>
          </w:rPr>
          <w:t xml:space="preserve"> and belief updating</w:t>
        </w:r>
      </w:ins>
      <w:ins w:id="700" w:author="Kaan Keskin" w:date="2025-07-15T18:35:00Z" w16du:dateUtc="2025-07-15T15:35:00Z">
        <w:r w:rsidR="00670B93">
          <w:rPr>
            <w:lang w:val="en-US"/>
          </w:rPr>
          <w:fldChar w:fldCharType="begin"/>
        </w:r>
        <w:r w:rsidR="00670B93">
          <w:rPr>
            <w:lang w:val="en-US"/>
          </w:rPr>
          <w:instrText xml:space="preserve"> ADDIN ZOTERO_ITEM CSL_CITATION {"citationID":"tsW4jwIw","properties":{"formattedCitation":"\\super 3\\nosupersub{}","plainCitation":"3","noteIndex":0},"citationItems":[{"id":4888,"uris":["http://zotero.org/users/9264269/items/9XC7URRI"],"itemData":{"id":4888,"type":"article-journal","abstract":"Abstract               Abnormal processes of learning from prediction errors, i.e. the discrepancies between expectations and outcomes, are thought to underlie motivational impairments in schizophrenia. Although dopaminergic abnormalities in the mesocorticolimbic reward circuit have been found in patients with schizophrenia, the pathway through which prediction error signals are processed in schizophrenia has yet to be elucidated. To determine the neural correlates of prediction error processing in schizophrenia, we conducted a meta-analysis of whole-brain neuroimaging studies that investigated prediction error signal processing in schizophrenia patients and healthy controls. A total of 14 studies (324 schizophrenia patients and 348 healthy controls) using the reinforcement learning paradigm were included. Our meta-analysis showed that, relative to healthy controls, schizophrenia patients showed increased activity in the precentral gyrus and middle frontal gyrus and reduced activity in the mesolimbic circuit, including the striatum, thalamus, amygdala, hippocampus, anterior cingulate cortex, insula, superior temporal gyrus, and cerebellum, when processing prediction errors. We also found hyperactivity in frontal areas and hypoactivity in mesolimbic areas when encoding prediction error signals in schizophrenia patients, potentially indicating abnormal dopamine signaling of reward prediction error and suggesting failure to represent the value of alternative responses during prediction error learning and decision making.","container-title":"Cerebral Cortex","DOI":"10.1093/cercor/bhad471","ISSN":"1047-3211, 1460-2199","issue":"1","language":"en","license":"https://academic.oup.com/pages/standard-publication-reuse-rights","note":"publisher: Oxford University Press (OUP)","source":"Crossref","title":"Neural correlates of prediction error in patients with schizophrenia: evidence from an fMRI meta-analysis","title-short":"Neural correlates of prediction error in patients with schizophrenia","URL":"https://academic.oup.com/cercor/article/doi/10.1093/cercor/bhad471/7461975","volume":"34","author":[{"family":"Yang","given":"Xun"},{"family":"Song","given":"Yuan"},{"family":"Zou","given":"Yuhan"},{"family":"Li","given":"Yilin"},{"family":"Zeng","given":"Jianguang"}],"accessed":{"date-parts":[["2025",7,15]]},"issued":{"date-parts":[["2024",1,14]]}}}],"schema":"https://github.com/citation-style-language/schema/raw/master/csl-citation.json"} </w:instrText>
        </w:r>
      </w:ins>
      <w:r w:rsidR="00670B93">
        <w:rPr>
          <w:lang w:val="en-US"/>
        </w:rPr>
        <w:fldChar w:fldCharType="separate"/>
      </w:r>
      <w:ins w:id="701" w:author="Kaan Keskin" w:date="2025-07-15T18:35:00Z" w16du:dateUtc="2025-07-15T15:35:00Z">
        <w:r w:rsidR="00670B93" w:rsidRPr="00670B93">
          <w:rPr>
            <w:vertAlign w:val="superscript"/>
            <w:rPrChange w:id="702" w:author="Kaan Keskin" w:date="2025-07-15T18:35:00Z" w16du:dateUtc="2025-07-15T15:35:00Z">
              <w:rPr>
                <w:rFonts w:ascii="Times New Roman" w:hAnsi="Times New Roman" w:cs="Times New Roman"/>
                <w:vertAlign w:val="superscript"/>
              </w:rPr>
            </w:rPrChange>
          </w:rPr>
          <w:t>3</w:t>
        </w:r>
        <w:r w:rsidR="00670B93">
          <w:rPr>
            <w:lang w:val="en-US"/>
          </w:rPr>
          <w:fldChar w:fldCharType="end"/>
        </w:r>
      </w:ins>
      <w:ins w:id="703" w:author="Kaan Keskin" w:date="2025-07-15T18:30:00Z" w16du:dateUtc="2025-07-15T15:30:00Z">
        <w:r w:rsidR="000B7F9C">
          <w:rPr>
            <w:lang w:val="en-US"/>
          </w:rPr>
          <w:t xml:space="preserve">. HC </w:t>
        </w:r>
        <w:r w:rsidR="00F74B33">
          <w:rPr>
            <w:lang w:val="en-US"/>
          </w:rPr>
          <w:t xml:space="preserve">group demonstrated activations in both </w:t>
        </w:r>
        <w:r w:rsidR="008B5C4D">
          <w:rPr>
            <w:lang w:val="en-US"/>
          </w:rPr>
          <w:t xml:space="preserve">low-level(occipital) and </w:t>
        </w:r>
        <w:proofErr w:type="gramStart"/>
        <w:r w:rsidR="008B5C4D">
          <w:rPr>
            <w:lang w:val="en-US"/>
          </w:rPr>
          <w:t>higher-order</w:t>
        </w:r>
        <w:proofErr w:type="gramEnd"/>
        <w:r w:rsidR="008B5C4D">
          <w:rPr>
            <w:lang w:val="en-US"/>
          </w:rPr>
          <w:t xml:space="preserve"> (TPJ</w:t>
        </w:r>
      </w:ins>
      <w:ins w:id="704" w:author="Kaan Keskin" w:date="2025-07-15T18:31:00Z" w16du:dateUtc="2025-07-15T15:31:00Z">
        <w:r w:rsidR="008B5C4D">
          <w:rPr>
            <w:lang w:val="en-US"/>
          </w:rPr>
          <w:t>) for belief updating in social context. W</w:t>
        </w:r>
      </w:ins>
      <w:ins w:id="705" w:author="Kaan Keskin" w:date="2025-07-15T18:29:00Z">
        <w:r w:rsidRPr="006179FF">
          <w:rPr>
            <w:lang w:val="en-US"/>
          </w:rPr>
          <w:t>hereas individuals with schizophrenia failed to engage this higher</w:t>
        </w:r>
        <w:r w:rsidRPr="006179FF">
          <w:rPr>
            <w:lang w:val="en-US"/>
          </w:rPr>
          <w:noBreakHyphen/>
          <w:t>order region and instead displayed PE</w:t>
        </w:r>
        <w:r w:rsidRPr="006179FF">
          <w:rPr>
            <w:lang w:val="en-US"/>
          </w:rPr>
          <w:noBreakHyphen/>
          <w:t>related activity confined to lower</w:t>
        </w:r>
        <w:r w:rsidRPr="006179FF">
          <w:rPr>
            <w:lang w:val="en-US"/>
          </w:rPr>
          <w:noBreakHyphen/>
          <w:t>level visual cortices and the cerebellum. This downward shift suggests that, when higher</w:t>
        </w:r>
        <w:r w:rsidRPr="006179FF">
          <w:rPr>
            <w:lang w:val="en-US"/>
          </w:rPr>
          <w:noBreakHyphen/>
          <w:t xml:space="preserve">level predictions are imprecise </w:t>
        </w:r>
        <w:proofErr w:type="gramStart"/>
        <w:r w:rsidRPr="006179FF">
          <w:rPr>
            <w:lang w:val="en-US"/>
          </w:rPr>
          <w:t>or under</w:t>
        </w:r>
        <w:r w:rsidRPr="006179FF">
          <w:rPr>
            <w:lang w:val="en-US"/>
          </w:rPr>
          <w:noBreakHyphen/>
          <w:t>weighted</w:t>
        </w:r>
        <w:proofErr w:type="gramEnd"/>
        <w:r w:rsidRPr="006179FF">
          <w:rPr>
            <w:lang w:val="en-US"/>
          </w:rPr>
          <w:t xml:space="preserve"> in schizophrenia</w:t>
        </w:r>
      </w:ins>
      <w:ins w:id="706" w:author="Kaan Keskin" w:date="2025-07-15T18:31:00Z" w16du:dateUtc="2025-07-15T15:31:00Z">
        <w:r w:rsidR="008B5C4D">
          <w:rPr>
            <w:lang w:val="en-US"/>
          </w:rPr>
          <w:t xml:space="preserve"> (ref)</w:t>
        </w:r>
      </w:ins>
      <w:ins w:id="707" w:author="Kaan Keskin" w:date="2025-07-15T18:29:00Z">
        <w:r w:rsidRPr="006179FF">
          <w:rPr>
            <w:lang w:val="en-US"/>
          </w:rPr>
          <w:t xml:space="preserve">, unimodal sensory circuits assume a disproportionate role in registering discrepancies between expected and incoming information. The concomitant SZ &gt; HC activation in cerebellar–occipital circuitry may represent a compensatory attempt to refine sensory timing and error calibration in the face of deficient TPJ involvement. Together, these findings reinforce the view that disrupted hierarchical weighting—and not merely reduced dopaminergic </w:t>
        </w:r>
        <w:proofErr w:type="spellStart"/>
        <w:r w:rsidRPr="006179FF">
          <w:rPr>
            <w:lang w:val="en-US"/>
          </w:rPr>
          <w:t>signalling</w:t>
        </w:r>
        <w:proofErr w:type="spellEnd"/>
        <w:r w:rsidRPr="006179FF">
          <w:rPr>
            <w:lang w:val="en-US"/>
          </w:rPr>
          <w:t>—underlies impaired social</w:t>
        </w:r>
        <w:r w:rsidRPr="006179FF">
          <w:rPr>
            <w:lang w:val="en-US"/>
          </w:rPr>
          <w:noBreakHyphen/>
          <w:t xml:space="preserve">cognitive inference in schizophrenia, highlighting the TPJ and </w:t>
        </w:r>
        <w:proofErr w:type="spellStart"/>
        <w:r w:rsidRPr="006179FF">
          <w:rPr>
            <w:lang w:val="en-US"/>
          </w:rPr>
          <w:t>cerebello</w:t>
        </w:r>
        <w:proofErr w:type="spellEnd"/>
        <w:r w:rsidRPr="006179FF">
          <w:rPr>
            <w:lang w:val="en-US"/>
          </w:rPr>
          <w:noBreakHyphen/>
          <w:t>cortical loops as potential targets for intervention.</w:t>
        </w:r>
      </w:ins>
    </w:p>
    <w:p w14:paraId="4B88558D" w14:textId="45F5F612" w:rsidR="00D706ED" w:rsidRPr="00866D1C" w:rsidDel="004A495C" w:rsidRDefault="00D706ED" w:rsidP="00D706ED">
      <w:pPr>
        <w:rPr>
          <w:del w:id="708" w:author="Kaan Keskin" w:date="2025-07-15T16:22:00Z" w16du:dateUtc="2025-07-15T13:22:00Z"/>
          <w:lang w:val="en-US"/>
        </w:rPr>
      </w:pPr>
    </w:p>
    <w:p w14:paraId="736A682D" w14:textId="77777777" w:rsidR="00D706ED" w:rsidRPr="00866D1C" w:rsidRDefault="00D706ED" w:rsidP="00D706ED">
      <w:pPr>
        <w:pStyle w:val="Heading1"/>
        <w:rPr>
          <w:lang w:val="en-US"/>
        </w:rPr>
      </w:pPr>
    </w:p>
    <w:p w14:paraId="542B7637" w14:textId="77777777" w:rsidR="00D706ED" w:rsidRPr="00866D1C" w:rsidRDefault="00D706ED" w:rsidP="00D706ED">
      <w:pPr>
        <w:pStyle w:val="Heading1"/>
        <w:rPr>
          <w:lang w:val="en-US"/>
        </w:rPr>
      </w:pPr>
      <w:r w:rsidRPr="00866D1C">
        <w:rPr>
          <w:lang w:val="en-US"/>
        </w:rPr>
        <w:t xml:space="preserve">Supplementary Material </w:t>
      </w:r>
    </w:p>
    <w:p w14:paraId="2262FD2A" w14:textId="77777777" w:rsidR="00D706ED" w:rsidRPr="00866D1C" w:rsidRDefault="00D706ED" w:rsidP="00D706ED">
      <w:pPr>
        <w:pStyle w:val="Heading2"/>
        <w:rPr>
          <w:lang w:val="en-US"/>
        </w:rPr>
      </w:pPr>
      <w:r w:rsidRPr="00866D1C">
        <w:rPr>
          <w:lang w:val="en-US"/>
        </w:rPr>
        <w:t>Model Diagnostics</w:t>
      </w:r>
    </w:p>
    <w:p w14:paraId="4A96FE49" w14:textId="77777777" w:rsidR="00D706ED" w:rsidRPr="00866D1C" w:rsidRDefault="00D706ED" w:rsidP="00D706ED">
      <w:pPr>
        <w:rPr>
          <w:lang w:val="en-US"/>
        </w:rPr>
      </w:pPr>
      <w:r w:rsidRPr="00866D1C">
        <w:rPr>
          <w:lang w:val="en-US"/>
        </w:rPr>
        <w:t>Binary Model</w:t>
      </w:r>
    </w:p>
    <w:p w14:paraId="1DA6220B" w14:textId="77777777" w:rsidR="00D706ED" w:rsidRPr="00866D1C" w:rsidRDefault="00D706ED" w:rsidP="00D706ED">
      <w:pPr>
        <w:rPr>
          <w:lang w:val="en-US"/>
        </w:rPr>
      </w:pPr>
      <w:r w:rsidRPr="00866D1C">
        <w:rPr>
          <w:noProof/>
          <w:lang w:val="en-US"/>
        </w:rPr>
        <w:lastRenderedPageBreak/>
        <w:drawing>
          <wp:inline distT="0" distB="0" distL="0" distR="0" wp14:anchorId="0DA3A501" wp14:editId="59FDDB8C">
            <wp:extent cx="5943600" cy="2971800"/>
            <wp:effectExtent l="0" t="0" r="0" b="0"/>
            <wp:docPr id="1645994885" name="image4.png" descr="A comparison of a diagram&#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4.png" descr="A comparison of a diagram&#10;&#10;AI-generated content may be incorrect."/>
                    <pic:cNvPicPr preferRelativeResize="0"/>
                  </pic:nvPicPr>
                  <pic:blipFill>
                    <a:blip r:embed="rId12"/>
                    <a:srcRect/>
                    <a:stretch>
                      <a:fillRect/>
                    </a:stretch>
                  </pic:blipFill>
                  <pic:spPr>
                    <a:xfrm>
                      <a:off x="0" y="0"/>
                      <a:ext cx="5943600" cy="2971800"/>
                    </a:xfrm>
                    <a:prstGeom prst="rect">
                      <a:avLst/>
                    </a:prstGeom>
                    <a:ln/>
                  </pic:spPr>
                </pic:pic>
              </a:graphicData>
            </a:graphic>
          </wp:inline>
        </w:drawing>
      </w:r>
    </w:p>
    <w:p w14:paraId="0974CC94" w14:textId="77777777" w:rsidR="00D706ED" w:rsidRPr="00866D1C" w:rsidRDefault="00D706ED" w:rsidP="00D706ED">
      <w:pPr>
        <w:rPr>
          <w:lang w:val="en-US"/>
        </w:rPr>
      </w:pPr>
      <w:r w:rsidRPr="00866D1C">
        <w:rPr>
          <w:lang w:val="en-US"/>
        </w:rPr>
        <w:t>PE model</w:t>
      </w:r>
    </w:p>
    <w:p w14:paraId="60D8EF4E" w14:textId="77777777" w:rsidR="00D706ED" w:rsidRPr="00866D1C" w:rsidRDefault="00D706ED" w:rsidP="00D706ED">
      <w:pPr>
        <w:rPr>
          <w:lang w:val="en-US"/>
        </w:rPr>
      </w:pPr>
      <w:r w:rsidRPr="00866D1C">
        <w:rPr>
          <w:noProof/>
          <w:lang w:val="en-US"/>
        </w:rPr>
        <w:drawing>
          <wp:inline distT="0" distB="0" distL="0" distR="0" wp14:anchorId="7ADC6EEF" wp14:editId="6A7FB54B">
            <wp:extent cx="5943600" cy="2971800"/>
            <wp:effectExtent l="0" t="0" r="0" b="0"/>
            <wp:docPr id="1645994887" name="image1.png" descr="A diagram of a model&#10;&#10;AI-generated content may be incorrect."/>
            <wp:cNvGraphicFramePr/>
            <a:graphic xmlns:a="http://schemas.openxmlformats.org/drawingml/2006/main">
              <a:graphicData uri="http://schemas.openxmlformats.org/drawingml/2006/picture">
                <pic:pic xmlns:pic="http://schemas.openxmlformats.org/drawingml/2006/picture">
                  <pic:nvPicPr>
                    <pic:cNvPr id="1645994887" name="image1.png" descr="A diagram of a model&#10;&#10;AI-generated content may be incorrect."/>
                    <pic:cNvPicPr preferRelativeResize="0"/>
                  </pic:nvPicPr>
                  <pic:blipFill>
                    <a:blip r:embed="rId13"/>
                    <a:srcRect/>
                    <a:stretch>
                      <a:fillRect/>
                    </a:stretch>
                  </pic:blipFill>
                  <pic:spPr>
                    <a:xfrm>
                      <a:off x="0" y="0"/>
                      <a:ext cx="5943600" cy="2971800"/>
                    </a:xfrm>
                    <a:prstGeom prst="rect">
                      <a:avLst/>
                    </a:prstGeom>
                    <a:ln/>
                  </pic:spPr>
                </pic:pic>
              </a:graphicData>
            </a:graphic>
          </wp:inline>
        </w:drawing>
      </w:r>
    </w:p>
    <w:p w14:paraId="7D615D3F" w14:textId="77777777" w:rsidR="00D706ED" w:rsidRPr="00866D1C" w:rsidRDefault="00D706ED" w:rsidP="00D706ED">
      <w:pPr>
        <w:rPr>
          <w:lang w:val="en-US"/>
        </w:rPr>
      </w:pPr>
    </w:p>
    <w:p w14:paraId="1B4338E5" w14:textId="77777777" w:rsidR="00D706ED" w:rsidRPr="00866D1C" w:rsidRDefault="00D706ED" w:rsidP="00D706ED">
      <w:pPr>
        <w:rPr>
          <w:lang w:val="en-US"/>
        </w:rPr>
      </w:pPr>
    </w:p>
    <w:p w14:paraId="7CEA582B" w14:textId="77777777" w:rsidR="00D706ED" w:rsidRPr="00866D1C" w:rsidRDefault="00D706ED" w:rsidP="00D706ED">
      <w:pPr>
        <w:rPr>
          <w:lang w:val="en-US"/>
        </w:rPr>
      </w:pPr>
    </w:p>
    <w:p w14:paraId="6395731A" w14:textId="77777777" w:rsidR="00D706ED" w:rsidRPr="00866D1C" w:rsidRDefault="00D706ED" w:rsidP="00D706ED">
      <w:pPr>
        <w:rPr>
          <w:lang w:val="en-US"/>
        </w:rPr>
      </w:pPr>
    </w:p>
    <w:p w14:paraId="00AD3F92" w14:textId="77777777" w:rsidR="00D706ED" w:rsidRPr="00866D1C" w:rsidRDefault="00D706ED" w:rsidP="00D706ED">
      <w:pPr>
        <w:rPr>
          <w:highlight w:val="white"/>
          <w:lang w:val="en-US"/>
        </w:rPr>
      </w:pPr>
    </w:p>
    <w:p w14:paraId="116C6907" w14:textId="77777777" w:rsidR="00D706ED" w:rsidRPr="00866D1C" w:rsidRDefault="00D706ED" w:rsidP="00D706ED">
      <w:pPr>
        <w:rPr>
          <w:highlight w:val="white"/>
          <w:lang w:val="en-US"/>
        </w:rPr>
      </w:pPr>
    </w:p>
    <w:p w14:paraId="0705EE24" w14:textId="6AF495F7" w:rsidR="00D706ED" w:rsidRDefault="00335383" w:rsidP="00D706ED">
      <w:pPr>
        <w:rPr>
          <w:ins w:id="709" w:author="Kaan Keskin" w:date="2025-07-13T17:35:00Z" w16du:dateUtc="2025-07-13T14:35:00Z"/>
          <w:highlight w:val="white"/>
          <w:lang w:val="en-US"/>
        </w:rPr>
      </w:pPr>
      <w:ins w:id="710" w:author="Kaan Keskin" w:date="2025-07-13T17:35:00Z" w16du:dateUtc="2025-07-13T14:35:00Z">
        <w:r>
          <w:rPr>
            <w:highlight w:val="white"/>
            <w:lang w:val="en-US"/>
          </w:rPr>
          <w:t>Alfa Model</w:t>
        </w:r>
      </w:ins>
    </w:p>
    <w:p w14:paraId="730219B3" w14:textId="1D88ADE6" w:rsidR="00335383" w:rsidRPr="00866D1C" w:rsidRDefault="00335383" w:rsidP="00D706ED">
      <w:pPr>
        <w:rPr>
          <w:highlight w:val="white"/>
          <w:lang w:val="en-US"/>
        </w:rPr>
      </w:pPr>
      <w:ins w:id="711" w:author="Kaan Keskin" w:date="2025-07-13T17:35:00Z" w16du:dateUtc="2025-07-13T14:35:00Z">
        <w:r>
          <w:rPr>
            <w:noProof/>
          </w:rPr>
          <w:lastRenderedPageBreak/>
          <w:drawing>
            <wp:inline distT="0" distB="0" distL="0" distR="0" wp14:anchorId="1F840036" wp14:editId="12DA5701">
              <wp:extent cx="5733415" cy="3583384"/>
              <wp:effectExtent l="0" t="0" r="0" b="0"/>
              <wp:docPr id="486415075" name="Picture 3" descr="A graph of a test resul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415075" name="Picture 3" descr="A graph of a test results&#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5733415" cy="3583384"/>
                      </a:xfrm>
                      <a:prstGeom prst="rect">
                        <a:avLst/>
                      </a:prstGeom>
                    </pic:spPr>
                  </pic:pic>
                </a:graphicData>
              </a:graphic>
            </wp:inline>
          </w:drawing>
        </w:r>
      </w:ins>
    </w:p>
    <w:p w14:paraId="098D8CC2" w14:textId="77777777" w:rsidR="00D706ED" w:rsidRPr="00866D1C" w:rsidRDefault="00D706ED" w:rsidP="00D706ED">
      <w:pPr>
        <w:rPr>
          <w:highlight w:val="white"/>
          <w:lang w:val="en-US"/>
        </w:rPr>
      </w:pPr>
    </w:p>
    <w:p w14:paraId="165DB25D" w14:textId="77777777" w:rsidR="00D706ED" w:rsidRPr="00866D1C" w:rsidRDefault="00D706ED" w:rsidP="00D706ED">
      <w:pPr>
        <w:rPr>
          <w:highlight w:val="white"/>
          <w:lang w:val="en-US"/>
        </w:rPr>
      </w:pPr>
    </w:p>
    <w:p w14:paraId="239062FE" w14:textId="77777777" w:rsidR="00D706ED" w:rsidRPr="00866D1C" w:rsidRDefault="00D706ED" w:rsidP="00D706ED">
      <w:pPr>
        <w:rPr>
          <w:lang w:val="en-US"/>
        </w:rPr>
      </w:pPr>
    </w:p>
    <w:p w14:paraId="4186C57D" w14:textId="77777777" w:rsidR="00614D1A" w:rsidRPr="00866D1C" w:rsidRDefault="00614D1A">
      <w:pPr>
        <w:rPr>
          <w:lang w:val="en-US"/>
        </w:rPr>
      </w:pPr>
    </w:p>
    <w:sectPr w:rsidR="00614D1A" w:rsidRPr="00866D1C" w:rsidSect="00D706ED">
      <w:pgSz w:w="11909" w:h="16834"/>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57" w:author="Kaan Keskin" w:date="2025-07-13T13:58:00Z" w:initials="KK">
    <w:p w14:paraId="6744A5A5" w14:textId="77777777" w:rsidR="00912DA9" w:rsidRDefault="00912DA9" w:rsidP="00912DA9">
      <w:r>
        <w:rPr>
          <w:rStyle w:val="CommentReference"/>
        </w:rPr>
        <w:annotationRef/>
      </w:r>
      <w:r>
        <w:rPr>
          <w:color w:val="000000"/>
          <w:sz w:val="20"/>
          <w:szCs w:val="20"/>
        </w:rPr>
        <w:t>Check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744A5A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9105038" w16cex:dateUtc="2025-07-13T10: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744A5A5" w16cid:durableId="5910503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pleSystemUIFont">
    <w:altName w:val="Cambria"/>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7E802A7"/>
    <w:multiLevelType w:val="multilevel"/>
    <w:tmpl w:val="C85614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77544824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an Keskin">
    <w15:presenceInfo w15:providerId="Windows Live" w15:userId="c9860f92a834ca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06ED"/>
    <w:rsid w:val="00044D5D"/>
    <w:rsid w:val="000760DB"/>
    <w:rsid w:val="000B7F9C"/>
    <w:rsid w:val="000F5D4C"/>
    <w:rsid w:val="001A2A81"/>
    <w:rsid w:val="002048CB"/>
    <w:rsid w:val="00261BA5"/>
    <w:rsid w:val="00287905"/>
    <w:rsid w:val="002E1EC4"/>
    <w:rsid w:val="00335383"/>
    <w:rsid w:val="003C0836"/>
    <w:rsid w:val="003C6F68"/>
    <w:rsid w:val="003E2C73"/>
    <w:rsid w:val="004006A0"/>
    <w:rsid w:val="00404C79"/>
    <w:rsid w:val="0049320B"/>
    <w:rsid w:val="004A495C"/>
    <w:rsid w:val="00525C7E"/>
    <w:rsid w:val="00594C81"/>
    <w:rsid w:val="005C62B2"/>
    <w:rsid w:val="005C654B"/>
    <w:rsid w:val="005E3F38"/>
    <w:rsid w:val="006034DB"/>
    <w:rsid w:val="00614D1A"/>
    <w:rsid w:val="006179FF"/>
    <w:rsid w:val="00631030"/>
    <w:rsid w:val="006513C4"/>
    <w:rsid w:val="00653FAB"/>
    <w:rsid w:val="00670B93"/>
    <w:rsid w:val="00706D4A"/>
    <w:rsid w:val="007D3A07"/>
    <w:rsid w:val="00843AFB"/>
    <w:rsid w:val="00866D1C"/>
    <w:rsid w:val="008B4F38"/>
    <w:rsid w:val="008B5C4D"/>
    <w:rsid w:val="008D197A"/>
    <w:rsid w:val="008F19E6"/>
    <w:rsid w:val="009123D9"/>
    <w:rsid w:val="00912DA9"/>
    <w:rsid w:val="009246C3"/>
    <w:rsid w:val="00930079"/>
    <w:rsid w:val="0096028C"/>
    <w:rsid w:val="00967CE0"/>
    <w:rsid w:val="00A06163"/>
    <w:rsid w:val="00A45F19"/>
    <w:rsid w:val="00A53C54"/>
    <w:rsid w:val="00A851F7"/>
    <w:rsid w:val="00AA394F"/>
    <w:rsid w:val="00AC0C31"/>
    <w:rsid w:val="00B963E1"/>
    <w:rsid w:val="00BC1C04"/>
    <w:rsid w:val="00BF05ED"/>
    <w:rsid w:val="00C01109"/>
    <w:rsid w:val="00C31B4B"/>
    <w:rsid w:val="00C7638F"/>
    <w:rsid w:val="00CA6079"/>
    <w:rsid w:val="00CB7251"/>
    <w:rsid w:val="00CC455E"/>
    <w:rsid w:val="00CF49A1"/>
    <w:rsid w:val="00D22DE1"/>
    <w:rsid w:val="00D706ED"/>
    <w:rsid w:val="00DD545C"/>
    <w:rsid w:val="00E07B00"/>
    <w:rsid w:val="00E27590"/>
    <w:rsid w:val="00E703F2"/>
    <w:rsid w:val="00E86BB1"/>
    <w:rsid w:val="00E92C98"/>
    <w:rsid w:val="00EC5E95"/>
    <w:rsid w:val="00F33D1E"/>
    <w:rsid w:val="00F74B33"/>
    <w:rsid w:val="00F92B36"/>
    <w:rsid w:val="00FB5246"/>
    <w:rsid w:val="00FE714F"/>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C1DC18"/>
  <w15:chartTrackingRefBased/>
  <w15:docId w15:val="{32E25B80-68BF-E94B-9B71-BDA12175E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6ED"/>
    <w:pPr>
      <w:spacing w:after="0" w:line="276" w:lineRule="auto"/>
    </w:pPr>
    <w:rPr>
      <w:rFonts w:ascii="Arial" w:eastAsia="Arial" w:hAnsi="Arial" w:cs="Arial"/>
      <w:kern w:val="0"/>
      <w:sz w:val="22"/>
      <w:szCs w:val="22"/>
      <w:lang w:val="tr"/>
      <w14:ligatures w14:val="none"/>
    </w:rPr>
  </w:style>
  <w:style w:type="paragraph" w:styleId="Heading1">
    <w:name w:val="heading 1"/>
    <w:basedOn w:val="Normal"/>
    <w:next w:val="Normal"/>
    <w:link w:val="Heading1Char"/>
    <w:uiPriority w:val="9"/>
    <w:qFormat/>
    <w:rsid w:val="00D706E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706E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D706E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706E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706E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706E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706E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706E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706E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06E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706E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D706E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706E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706E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706E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706E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706E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706ED"/>
    <w:rPr>
      <w:rFonts w:eastAsiaTheme="majorEastAsia" w:cstheme="majorBidi"/>
      <w:color w:val="272727" w:themeColor="text1" w:themeTint="D8"/>
    </w:rPr>
  </w:style>
  <w:style w:type="paragraph" w:styleId="Title">
    <w:name w:val="Title"/>
    <w:basedOn w:val="Normal"/>
    <w:next w:val="Normal"/>
    <w:link w:val="TitleChar"/>
    <w:uiPriority w:val="10"/>
    <w:qFormat/>
    <w:rsid w:val="00D706E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706E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706E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706E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706ED"/>
    <w:pPr>
      <w:spacing w:before="160"/>
      <w:jc w:val="center"/>
    </w:pPr>
    <w:rPr>
      <w:i/>
      <w:iCs/>
      <w:color w:val="404040" w:themeColor="text1" w:themeTint="BF"/>
    </w:rPr>
  </w:style>
  <w:style w:type="character" w:customStyle="1" w:styleId="QuoteChar">
    <w:name w:val="Quote Char"/>
    <w:basedOn w:val="DefaultParagraphFont"/>
    <w:link w:val="Quote"/>
    <w:uiPriority w:val="29"/>
    <w:rsid w:val="00D706ED"/>
    <w:rPr>
      <w:i/>
      <w:iCs/>
      <w:color w:val="404040" w:themeColor="text1" w:themeTint="BF"/>
    </w:rPr>
  </w:style>
  <w:style w:type="paragraph" w:styleId="ListParagraph">
    <w:name w:val="List Paragraph"/>
    <w:basedOn w:val="Normal"/>
    <w:uiPriority w:val="34"/>
    <w:qFormat/>
    <w:rsid w:val="00D706ED"/>
    <w:pPr>
      <w:ind w:left="720"/>
      <w:contextualSpacing/>
    </w:pPr>
  </w:style>
  <w:style w:type="character" w:styleId="IntenseEmphasis">
    <w:name w:val="Intense Emphasis"/>
    <w:basedOn w:val="DefaultParagraphFont"/>
    <w:uiPriority w:val="21"/>
    <w:qFormat/>
    <w:rsid w:val="00D706ED"/>
    <w:rPr>
      <w:i/>
      <w:iCs/>
      <w:color w:val="0F4761" w:themeColor="accent1" w:themeShade="BF"/>
    </w:rPr>
  </w:style>
  <w:style w:type="paragraph" w:styleId="IntenseQuote">
    <w:name w:val="Intense Quote"/>
    <w:basedOn w:val="Normal"/>
    <w:next w:val="Normal"/>
    <w:link w:val="IntenseQuoteChar"/>
    <w:uiPriority w:val="30"/>
    <w:qFormat/>
    <w:rsid w:val="00D706E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706ED"/>
    <w:rPr>
      <w:i/>
      <w:iCs/>
      <w:color w:val="0F4761" w:themeColor="accent1" w:themeShade="BF"/>
    </w:rPr>
  </w:style>
  <w:style w:type="character" w:styleId="IntenseReference">
    <w:name w:val="Intense Reference"/>
    <w:basedOn w:val="DefaultParagraphFont"/>
    <w:uiPriority w:val="32"/>
    <w:qFormat/>
    <w:rsid w:val="00D706ED"/>
    <w:rPr>
      <w:b/>
      <w:bCs/>
      <w:smallCaps/>
      <w:color w:val="0F4761" w:themeColor="accent1" w:themeShade="BF"/>
      <w:spacing w:val="5"/>
    </w:rPr>
  </w:style>
  <w:style w:type="paragraph" w:styleId="Revision">
    <w:name w:val="Revision"/>
    <w:hidden/>
    <w:uiPriority w:val="99"/>
    <w:semiHidden/>
    <w:rsid w:val="00866D1C"/>
    <w:pPr>
      <w:spacing w:after="0" w:line="240" w:lineRule="auto"/>
    </w:pPr>
    <w:rPr>
      <w:rFonts w:ascii="Arial" w:eastAsia="Arial" w:hAnsi="Arial" w:cs="Arial"/>
      <w:kern w:val="0"/>
      <w:sz w:val="22"/>
      <w:szCs w:val="22"/>
      <w:lang w:val="tr"/>
      <w14:ligatures w14:val="none"/>
    </w:rPr>
  </w:style>
  <w:style w:type="character" w:styleId="CommentReference">
    <w:name w:val="annotation reference"/>
    <w:basedOn w:val="DefaultParagraphFont"/>
    <w:uiPriority w:val="99"/>
    <w:semiHidden/>
    <w:unhideWhenUsed/>
    <w:rsid w:val="00912DA9"/>
    <w:rPr>
      <w:sz w:val="16"/>
      <w:szCs w:val="16"/>
    </w:rPr>
  </w:style>
  <w:style w:type="paragraph" w:styleId="CommentText">
    <w:name w:val="annotation text"/>
    <w:basedOn w:val="Normal"/>
    <w:link w:val="CommentTextChar"/>
    <w:uiPriority w:val="99"/>
    <w:semiHidden/>
    <w:unhideWhenUsed/>
    <w:rsid w:val="00912DA9"/>
    <w:pPr>
      <w:spacing w:line="240" w:lineRule="auto"/>
    </w:pPr>
    <w:rPr>
      <w:sz w:val="20"/>
      <w:szCs w:val="20"/>
    </w:rPr>
  </w:style>
  <w:style w:type="character" w:customStyle="1" w:styleId="CommentTextChar">
    <w:name w:val="Comment Text Char"/>
    <w:basedOn w:val="DefaultParagraphFont"/>
    <w:link w:val="CommentText"/>
    <w:uiPriority w:val="99"/>
    <w:semiHidden/>
    <w:rsid w:val="00912DA9"/>
    <w:rPr>
      <w:rFonts w:ascii="Arial" w:eastAsia="Arial" w:hAnsi="Arial" w:cs="Arial"/>
      <w:kern w:val="0"/>
      <w:sz w:val="20"/>
      <w:szCs w:val="20"/>
      <w:lang w:val="tr"/>
      <w14:ligatures w14:val="none"/>
    </w:rPr>
  </w:style>
  <w:style w:type="paragraph" w:styleId="CommentSubject">
    <w:name w:val="annotation subject"/>
    <w:basedOn w:val="CommentText"/>
    <w:next w:val="CommentText"/>
    <w:link w:val="CommentSubjectChar"/>
    <w:uiPriority w:val="99"/>
    <w:semiHidden/>
    <w:unhideWhenUsed/>
    <w:rsid w:val="00912DA9"/>
    <w:rPr>
      <w:b/>
      <w:bCs/>
    </w:rPr>
  </w:style>
  <w:style w:type="character" w:customStyle="1" w:styleId="CommentSubjectChar">
    <w:name w:val="Comment Subject Char"/>
    <w:basedOn w:val="CommentTextChar"/>
    <w:link w:val="CommentSubject"/>
    <w:uiPriority w:val="99"/>
    <w:semiHidden/>
    <w:rsid w:val="00912DA9"/>
    <w:rPr>
      <w:rFonts w:ascii="Arial" w:eastAsia="Arial" w:hAnsi="Arial" w:cs="Arial"/>
      <w:b/>
      <w:bCs/>
      <w:kern w:val="0"/>
      <w:sz w:val="20"/>
      <w:szCs w:val="20"/>
      <w:lang w:val="tr"/>
      <w14:ligatures w14:val="none"/>
    </w:rPr>
  </w:style>
  <w:style w:type="paragraph" w:customStyle="1" w:styleId="p1">
    <w:name w:val="p1"/>
    <w:basedOn w:val="Normal"/>
    <w:rsid w:val="00CB7251"/>
    <w:pPr>
      <w:spacing w:before="100" w:beforeAutospacing="1" w:after="100" w:afterAutospacing="1" w:line="240" w:lineRule="auto"/>
    </w:pPr>
    <w:rPr>
      <w:rFonts w:ascii="Times New Roman" w:eastAsia="Times New Roman" w:hAnsi="Times New Roman" w:cs="Times New Roman"/>
      <w:sz w:val="24"/>
      <w:szCs w:val="24"/>
      <w:lang/>
    </w:rPr>
  </w:style>
  <w:style w:type="character" w:customStyle="1" w:styleId="s1">
    <w:name w:val="s1"/>
    <w:basedOn w:val="DefaultParagraphFont"/>
    <w:rsid w:val="00AC0C31"/>
  </w:style>
  <w:style w:type="character" w:styleId="Hyperlink">
    <w:name w:val="Hyperlink"/>
    <w:basedOn w:val="DefaultParagraphFont"/>
    <w:uiPriority w:val="99"/>
    <w:unhideWhenUsed/>
    <w:rsid w:val="007D3A07"/>
    <w:rPr>
      <w:color w:val="467886" w:themeColor="hyperlink"/>
      <w:u w:val="single"/>
    </w:rPr>
  </w:style>
  <w:style w:type="character" w:styleId="UnresolvedMention">
    <w:name w:val="Unresolved Mention"/>
    <w:basedOn w:val="DefaultParagraphFont"/>
    <w:uiPriority w:val="99"/>
    <w:semiHidden/>
    <w:unhideWhenUsed/>
    <w:rsid w:val="007D3A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2605327">
      <w:bodyDiv w:val="1"/>
      <w:marLeft w:val="0"/>
      <w:marRight w:val="0"/>
      <w:marTop w:val="0"/>
      <w:marBottom w:val="0"/>
      <w:divBdr>
        <w:top w:val="none" w:sz="0" w:space="0" w:color="auto"/>
        <w:left w:val="none" w:sz="0" w:space="0" w:color="auto"/>
        <w:bottom w:val="none" w:sz="0" w:space="0" w:color="auto"/>
        <w:right w:val="none" w:sz="0" w:space="0" w:color="auto"/>
      </w:divBdr>
    </w:div>
    <w:div w:id="744841910">
      <w:bodyDiv w:val="1"/>
      <w:marLeft w:val="0"/>
      <w:marRight w:val="0"/>
      <w:marTop w:val="0"/>
      <w:marBottom w:val="0"/>
      <w:divBdr>
        <w:top w:val="none" w:sz="0" w:space="0" w:color="auto"/>
        <w:left w:val="none" w:sz="0" w:space="0" w:color="auto"/>
        <w:bottom w:val="none" w:sz="0" w:space="0" w:color="auto"/>
        <w:right w:val="none" w:sz="0" w:space="0" w:color="auto"/>
      </w:divBdr>
    </w:div>
    <w:div w:id="952638574">
      <w:bodyDiv w:val="1"/>
      <w:marLeft w:val="0"/>
      <w:marRight w:val="0"/>
      <w:marTop w:val="0"/>
      <w:marBottom w:val="0"/>
      <w:divBdr>
        <w:top w:val="none" w:sz="0" w:space="0" w:color="auto"/>
        <w:left w:val="none" w:sz="0" w:space="0" w:color="auto"/>
        <w:bottom w:val="none" w:sz="0" w:space="0" w:color="auto"/>
        <w:right w:val="none" w:sz="0" w:space="0" w:color="auto"/>
      </w:divBdr>
      <w:divsChild>
        <w:div w:id="867639623">
          <w:blockQuote w:val="1"/>
          <w:marLeft w:val="225"/>
          <w:marRight w:val="0"/>
          <w:marTop w:val="0"/>
          <w:marBottom w:val="0"/>
          <w:divBdr>
            <w:top w:val="none" w:sz="0" w:space="0" w:color="auto"/>
            <w:left w:val="none" w:sz="0" w:space="0" w:color="auto"/>
            <w:bottom w:val="none" w:sz="0" w:space="0" w:color="auto"/>
            <w:right w:val="none" w:sz="0" w:space="0" w:color="auto"/>
          </w:divBdr>
        </w:div>
        <w:div w:id="705521470">
          <w:blockQuote w:val="1"/>
          <w:marLeft w:val="225"/>
          <w:marRight w:val="0"/>
          <w:marTop w:val="0"/>
          <w:marBottom w:val="0"/>
          <w:divBdr>
            <w:top w:val="none" w:sz="0" w:space="0" w:color="auto"/>
            <w:left w:val="none" w:sz="0" w:space="0" w:color="auto"/>
            <w:bottom w:val="none" w:sz="0" w:space="0" w:color="auto"/>
            <w:right w:val="none" w:sz="0" w:space="0" w:color="auto"/>
          </w:divBdr>
        </w:div>
        <w:div w:id="157096372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966084895">
      <w:bodyDiv w:val="1"/>
      <w:marLeft w:val="0"/>
      <w:marRight w:val="0"/>
      <w:marTop w:val="0"/>
      <w:marBottom w:val="0"/>
      <w:divBdr>
        <w:top w:val="none" w:sz="0" w:space="0" w:color="auto"/>
        <w:left w:val="none" w:sz="0" w:space="0" w:color="auto"/>
        <w:bottom w:val="none" w:sz="0" w:space="0" w:color="auto"/>
        <w:right w:val="none" w:sz="0" w:space="0" w:color="auto"/>
      </w:divBdr>
    </w:div>
    <w:div w:id="1463033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1</TotalTime>
  <Pages>16</Pages>
  <Words>6222</Words>
  <Characters>35466</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an Keskin</dc:creator>
  <cp:keywords/>
  <dc:description/>
  <cp:lastModifiedBy>Kaan Keskin</cp:lastModifiedBy>
  <cp:revision>57</cp:revision>
  <dcterms:created xsi:type="dcterms:W3CDTF">2025-07-13T10:39:00Z</dcterms:created>
  <dcterms:modified xsi:type="dcterms:W3CDTF">2025-07-15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g38fhQdp"/&gt;&lt;style id="http://www.zotero.org/styles/nature" hasBibliography="1" bibliographyStyleHasBeenSet="0"/&gt;&lt;prefs&gt;&lt;pref name="fieldType" value="Field"/&gt;&lt;/prefs&gt;&lt;/data&gt;</vt:lpwstr>
  </property>
</Properties>
</file>